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2C9953" w14:textId="77777777" w:rsidR="00594140" w:rsidRDefault="00594140" w:rsidP="00594140">
      <w:pPr>
        <w:spacing w:line="48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DAFTAR PUSTAKA</w:t>
      </w:r>
    </w:p>
    <w:p w14:paraId="682CFF65" w14:textId="6CA35C86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>
        <w:rPr>
          <w:rFonts w:cs="Times New Roman"/>
          <w:color w:val="000000"/>
          <w:szCs w:val="24"/>
        </w:rPr>
        <w:fldChar w:fldCharType="begin" w:fldLock="1"/>
      </w:r>
      <w:r>
        <w:rPr>
          <w:rFonts w:cs="Times New Roman"/>
          <w:color w:val="000000"/>
          <w:szCs w:val="24"/>
        </w:rPr>
        <w:instrText xml:space="preserve">ADDIN Mendeley Bibliography CSL_BIBLIOGRAPHY </w:instrText>
      </w:r>
      <w:r>
        <w:rPr>
          <w:rFonts w:cs="Times New Roman"/>
          <w:color w:val="000000"/>
          <w:szCs w:val="24"/>
        </w:rPr>
        <w:fldChar w:fldCharType="separate"/>
      </w:r>
      <w:r w:rsidRPr="00322357">
        <w:rPr>
          <w:rFonts w:cs="Times New Roman"/>
          <w:noProof/>
          <w:lang w:val="id-ID"/>
        </w:rPr>
        <w:t xml:space="preserve">Ahmad Rijali. 2021. “Memahami Teknik Pengolahan Dan Analisis Data Kualitatif.” </w:t>
      </w:r>
      <w:r w:rsidRPr="00322357">
        <w:rPr>
          <w:rFonts w:cs="Times New Roman"/>
          <w:i/>
          <w:iCs/>
          <w:noProof/>
          <w:lang w:val="id-ID"/>
        </w:rPr>
        <w:t>Proceedings</w:t>
      </w:r>
      <w:r w:rsidRPr="00322357">
        <w:rPr>
          <w:rFonts w:cs="Times New Roman"/>
          <w:noProof/>
          <w:lang w:val="id-ID"/>
        </w:rPr>
        <w:t xml:space="preserve"> 1(1):173–86.</w:t>
      </w:r>
    </w:p>
    <w:p w14:paraId="214EAA9F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Asmarudin, Imam, Imawan Sugiharto, Ratna Riyanti, and Hamidah Abdurrachman. 2020. “Kebijakan Penataan Dan Pengelolaan Parkir Sebagai Upaya Peningkatan Pendapatan Asli Daerah.” </w:t>
      </w:r>
      <w:r w:rsidRPr="00322357">
        <w:rPr>
          <w:rFonts w:cs="Times New Roman"/>
          <w:i/>
          <w:iCs/>
          <w:noProof/>
          <w:lang w:val="id-ID"/>
        </w:rPr>
        <w:t>Diktum: Jurnal Ilmu Hukum</w:t>
      </w:r>
      <w:r w:rsidRPr="00322357">
        <w:rPr>
          <w:rFonts w:cs="Times New Roman"/>
          <w:noProof/>
          <w:lang w:val="id-ID"/>
        </w:rPr>
        <w:t xml:space="preserve"> 8(2):202–19. doi: 10.24905/diktum.v8i2.100.</w:t>
      </w:r>
    </w:p>
    <w:p w14:paraId="61F462F0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Bastian, A. F., &amp; Gunadi, A. 2020. “Tinjauan Yuridis Terhadap Status Hukum Dan Perlindungan Hukum Dari Pekerja Kontrak Non Pegawai Negeri Sipil (Pekerja Honorer) Berdasarkan UndangUndang Nomor 13 Tahun 2003 Tentang Ketenagakerjaan.” </w:t>
      </w:r>
      <w:r w:rsidRPr="00322357">
        <w:rPr>
          <w:rFonts w:cs="Times New Roman"/>
          <w:i/>
          <w:iCs/>
          <w:noProof/>
          <w:lang w:val="id-ID"/>
        </w:rPr>
        <w:t>Era Hukum: Jurnal Ilmiah Ilmu Hukum</w:t>
      </w:r>
      <w:r w:rsidRPr="00322357">
        <w:rPr>
          <w:rFonts w:cs="Times New Roman"/>
          <w:noProof/>
          <w:lang w:val="id-ID"/>
        </w:rPr>
        <w:t xml:space="preserve"> 18(2)(2):73–97.</w:t>
      </w:r>
    </w:p>
    <w:p w14:paraId="77846E78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Dewantari, Nadia Ayu, and Itok Dwi Kurniawan. 2021. “Implementasi Kebijakan Pendataan Penduduk Nonpermanen Sebagai Upaya Tertib Administrasi Kependudukan Di Kota Surakarta.” </w:t>
      </w:r>
      <w:r w:rsidRPr="00322357">
        <w:rPr>
          <w:rFonts w:cs="Times New Roman"/>
          <w:i/>
          <w:iCs/>
          <w:noProof/>
          <w:lang w:val="id-ID"/>
        </w:rPr>
        <w:t>Jurnal Inovasi Penelitian</w:t>
      </w:r>
      <w:r w:rsidRPr="00322357">
        <w:rPr>
          <w:rFonts w:cs="Times New Roman"/>
          <w:noProof/>
          <w:lang w:val="id-ID"/>
        </w:rPr>
        <w:t xml:space="preserve"> 2(5):1413–32.</w:t>
      </w:r>
    </w:p>
    <w:p w14:paraId="2E8EF744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>Di, A. S. N., and Rsud Telukkuantan. 2022. “Analisis Kebijakan Penghapusan Tenaga Non.” (November).</w:t>
      </w:r>
    </w:p>
    <w:p w14:paraId="3DB0C757" w14:textId="196AEF5A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>Fardiansyah, Oleh Alfian, and Pembimbing H. Sulistio Adiwinarto. 2020. “Analisis Yuridis Perjanjian Kerja Tenaga Kerja Kontrak Di Dinas Perhubungan Kabupaten Jember ( Studi Surat Perjanjian Abstrak Terkait Dengan Tenaga Kerja Kontrak Tersebut , Salah Satu Tenaga Kerja Kontrak Khususnya Di Kabupaten Jember Adalah Tenaga Kontra.”</w:t>
      </w:r>
    </w:p>
    <w:p w14:paraId="41DC3410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Febriaty, Rahayu. 2020. “Pengaruh Inklusi Keuangan Pada Era Digital Economi Terhadap Pertumbuhan Ekonomi Indonesia.” </w:t>
      </w:r>
      <w:r w:rsidRPr="00322357">
        <w:rPr>
          <w:rFonts w:cs="Times New Roman"/>
          <w:i/>
          <w:iCs/>
          <w:noProof/>
          <w:lang w:val="id-ID"/>
        </w:rPr>
        <w:t>Seminar of Social Sciences Engineering &amp; Humaniora</w:t>
      </w:r>
      <w:r w:rsidRPr="00322357">
        <w:rPr>
          <w:rFonts w:cs="Times New Roman"/>
          <w:noProof/>
          <w:lang w:val="id-ID"/>
        </w:rPr>
        <w:t xml:space="preserve"> 6(September 2018):223–2334.</w:t>
      </w:r>
    </w:p>
    <w:p w14:paraId="37C63363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Guna, Diajukan, and Memenuhi Persyaratan. 2021. </w:t>
      </w:r>
      <w:r w:rsidRPr="00322357">
        <w:rPr>
          <w:rFonts w:cs="Times New Roman"/>
          <w:i/>
          <w:iCs/>
          <w:noProof/>
          <w:lang w:val="id-ID"/>
        </w:rPr>
        <w:t>Kedudukan Tenaga Honorer Dalam Penyelenggaraan Pemerintahan Daerah Di Kabupaten Sarolangun Setelah Berlakunya Undang-Undang Nomor 5 Tahun 2014 Tentang Aparatur Sipil Negara</w:t>
      </w:r>
      <w:r w:rsidRPr="00322357">
        <w:rPr>
          <w:rFonts w:cs="Times New Roman"/>
          <w:noProof/>
          <w:lang w:val="id-ID"/>
        </w:rPr>
        <w:t>.</w:t>
      </w:r>
    </w:p>
    <w:p w14:paraId="49AE342E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Haeruman, Uen. 2021. “Kinerja Aparatur Sipil Negara (ASN) Di Dinas Perhubungan Kota Tasikmalaya.” </w:t>
      </w:r>
      <w:r w:rsidRPr="00322357">
        <w:rPr>
          <w:rFonts w:cs="Times New Roman"/>
          <w:i/>
          <w:iCs/>
          <w:noProof/>
          <w:lang w:val="id-ID"/>
        </w:rPr>
        <w:t>JEpa</w:t>
      </w:r>
      <w:r w:rsidRPr="00322357">
        <w:rPr>
          <w:rFonts w:cs="Times New Roman"/>
          <w:noProof/>
          <w:lang w:val="id-ID"/>
        </w:rPr>
        <w:t xml:space="preserve"> 6(1):427–44.</w:t>
      </w:r>
    </w:p>
    <w:p w14:paraId="3B14B309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Hakim, Syahrul, and Hindayati Mustafidah. 2020. “Sistem Informasi Geografis Kantor Dinas Di Kabupaten Tegal Berbasis Android Geographic Information System Offices in Tegal District Based on Android.” </w:t>
      </w:r>
      <w:r w:rsidRPr="00322357">
        <w:rPr>
          <w:rFonts w:cs="Times New Roman"/>
          <w:i/>
          <w:iCs/>
          <w:noProof/>
          <w:lang w:val="id-ID"/>
        </w:rPr>
        <w:t>Sainteks</w:t>
      </w:r>
      <w:r w:rsidRPr="00322357">
        <w:rPr>
          <w:rFonts w:cs="Times New Roman"/>
          <w:noProof/>
          <w:lang w:val="id-ID"/>
        </w:rPr>
        <w:t xml:space="preserve"> 17(2):159–69.</w:t>
      </w:r>
    </w:p>
    <w:p w14:paraId="24253072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Hanamunika, Ghina, Deasy Silvya Sari, and Ratna Meisa Dai. 2021. “Implementasi Kebijakan Pengadaan Pegawai Pemerintah Dengan Perjanjian Kerja (Pppk) Di Lingkungan Pemerintah Kabupaten Bandung.” </w:t>
      </w:r>
      <w:r w:rsidRPr="00322357">
        <w:rPr>
          <w:rFonts w:cs="Times New Roman"/>
          <w:i/>
          <w:iCs/>
          <w:noProof/>
          <w:lang w:val="id-ID"/>
        </w:rPr>
        <w:t>Responsive</w:t>
      </w:r>
      <w:r w:rsidRPr="00322357">
        <w:rPr>
          <w:rFonts w:cs="Times New Roman"/>
          <w:noProof/>
          <w:lang w:val="id-ID"/>
        </w:rPr>
        <w:t xml:space="preserve"> 3(3):143. doi: 10.24198/responsive.v3i3.31921.</w:t>
      </w:r>
    </w:p>
    <w:p w14:paraId="41C04687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Ilham, Muhammad, and Muhammad Hendra Pratama Ginting. 2022. “Status Hukum Pegawai Pemerintah Dengan Perjanjian Aparatur Sipil Negara.” </w:t>
      </w:r>
      <w:r w:rsidRPr="00322357">
        <w:rPr>
          <w:rFonts w:cs="Times New Roman"/>
          <w:i/>
          <w:iCs/>
          <w:noProof/>
          <w:lang w:val="id-ID"/>
        </w:rPr>
        <w:t>Jurnal Law of Deli Sumatera</w:t>
      </w:r>
      <w:r w:rsidRPr="00322357">
        <w:rPr>
          <w:rFonts w:cs="Times New Roman"/>
          <w:noProof/>
          <w:lang w:val="id-ID"/>
        </w:rPr>
        <w:t xml:space="preserve"> I(2):1–9.</w:t>
      </w:r>
    </w:p>
    <w:p w14:paraId="2BECD3FE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Juliani, Henny. 2021. “Imbas Peraturan Pemerintah Nomor 49 Tahun 2018 Dalam Penataan Pegawai Di Instansi Pemerintah.” </w:t>
      </w:r>
      <w:r w:rsidRPr="00322357">
        <w:rPr>
          <w:rFonts w:cs="Times New Roman"/>
          <w:i/>
          <w:iCs/>
          <w:noProof/>
          <w:lang w:val="id-ID"/>
        </w:rPr>
        <w:t>Masalah-Masalah Hukum</w:t>
      </w:r>
      <w:r w:rsidRPr="00322357">
        <w:rPr>
          <w:rFonts w:cs="Times New Roman"/>
          <w:noProof/>
          <w:lang w:val="id-ID"/>
        </w:rPr>
        <w:t xml:space="preserve"> 50(1):36–48. doi: 10.14710/mmh.50.1.2021.36-48.</w:t>
      </w:r>
    </w:p>
    <w:p w14:paraId="050672A0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Marliyah, Lili. 2021. “Hakekat Teori Dalam Riset Sosial.” </w:t>
      </w:r>
      <w:r w:rsidRPr="00322357">
        <w:rPr>
          <w:rFonts w:cs="Times New Roman"/>
          <w:i/>
          <w:iCs/>
          <w:noProof/>
          <w:lang w:val="id-ID"/>
        </w:rPr>
        <w:t>Journal of Economic Education and Entrepreneurship</w:t>
      </w:r>
      <w:r w:rsidRPr="00322357">
        <w:rPr>
          <w:rFonts w:cs="Times New Roman"/>
          <w:noProof/>
          <w:lang w:val="id-ID"/>
        </w:rPr>
        <w:t xml:space="preserve"> 2(1):30. doi: 10.31331/jeee.v2i1.1691.</w:t>
      </w:r>
    </w:p>
    <w:p w14:paraId="63682430" w14:textId="19F65F2C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lastRenderedPageBreak/>
        <w:t>Nabilah, Hasna Fitri, Program Studi, Ilmu Hukum, Fakultas Hukum, and Universitas Muhammadiyah Surakarta. 2021. “Unit Kegiatan Pelayanan Terminal Di Dinas.”</w:t>
      </w:r>
    </w:p>
    <w:p w14:paraId="2D412AE4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Novan Mamoto, Ismail Sumampouw dan Gustaf Undap. 2020. “Implementasi Pembangunan Infrastruktur Desa Dalam Penggunaan Dana Desa Tahun 2017 (Studi) Desa Ongkaw Ii Kecamatan Sinonsayang Kabupaten Minahasa Selatan.” </w:t>
      </w:r>
      <w:r w:rsidRPr="00322357">
        <w:rPr>
          <w:rFonts w:cs="Times New Roman"/>
          <w:i/>
          <w:iCs/>
          <w:noProof/>
          <w:lang w:val="id-ID"/>
        </w:rPr>
        <w:t>Jurusan Ilmu Pemerintahan</w:t>
      </w:r>
      <w:r w:rsidRPr="00322357">
        <w:rPr>
          <w:rFonts w:cs="Times New Roman"/>
          <w:noProof/>
          <w:lang w:val="id-ID"/>
        </w:rPr>
        <w:t xml:space="preserve"> 1(1):1–11.</w:t>
      </w:r>
    </w:p>
    <w:p w14:paraId="3817446C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Olivia, Nesta. 2021. “Wewenang Dinas Perhubungan.” </w:t>
      </w:r>
      <w:r w:rsidRPr="00322357">
        <w:rPr>
          <w:rFonts w:cs="Times New Roman"/>
          <w:i/>
          <w:iCs/>
          <w:noProof/>
          <w:lang w:val="id-ID"/>
        </w:rPr>
        <w:t>Sumatera, Jl Karang, Ulak Utara, Padang Syaputra, Riki</w:t>
      </w:r>
      <w:r w:rsidRPr="00322357">
        <w:rPr>
          <w:rFonts w:cs="Times New Roman"/>
          <w:noProof/>
          <w:lang w:val="id-ID"/>
        </w:rPr>
        <w:t xml:space="preserve"> 6–7.</w:t>
      </w:r>
    </w:p>
    <w:p w14:paraId="6FA8A3AC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Ramaji, Feri, and Mas Rara Dwi Retno Heryani. 2022. “Tinjauan Yuridis Terhadap Kedudukan Dan Perlindungan Hukum Pegawai Honorer Setelah Berlakunya Undang-Undang Nomor 5 Tahun 2014 Tentang Aparatur Sipil Negara.” </w:t>
      </w:r>
      <w:r w:rsidRPr="00322357">
        <w:rPr>
          <w:rFonts w:cs="Times New Roman"/>
          <w:i/>
          <w:iCs/>
          <w:noProof/>
          <w:lang w:val="id-ID"/>
        </w:rPr>
        <w:t>Dinamika Hukum &amp; Masyarakat</w:t>
      </w:r>
      <w:r w:rsidRPr="00322357">
        <w:rPr>
          <w:rFonts w:cs="Times New Roman"/>
          <w:noProof/>
          <w:lang w:val="id-ID"/>
        </w:rPr>
        <w:t xml:space="preserve"> 5(1):1–13. doi: 10.30737/dhm.v5i1.3857.</w:t>
      </w:r>
    </w:p>
    <w:p w14:paraId="339BDF6B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Santie, Johannes Kristoffel. 2020. “Implementasi Kebijakan Program Bantuan Beasiswa Bidikmisi Di Politeknik Negeri Manado.” </w:t>
      </w:r>
      <w:r w:rsidRPr="00322357">
        <w:rPr>
          <w:rFonts w:cs="Times New Roman"/>
          <w:i/>
          <w:iCs/>
          <w:noProof/>
          <w:lang w:val="id-ID"/>
        </w:rPr>
        <w:t>Jurnal Manajemen Dan Administrasi Publik</w:t>
      </w:r>
      <w:r w:rsidRPr="00322357">
        <w:rPr>
          <w:rFonts w:cs="Times New Roman"/>
          <w:noProof/>
          <w:lang w:val="id-ID"/>
        </w:rPr>
        <w:t xml:space="preserve"> 1(2):183–92.</w:t>
      </w:r>
    </w:p>
    <w:p w14:paraId="7DD6CEEE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Sekhuti, Luhur. 2022. “Penghapusan Tenaga Honorer Dalam Perspektif Hukum Sebagai Sarana Pembaharuan Sosial Untuk Mewujudkan Asn Profesional.” </w:t>
      </w:r>
      <w:r w:rsidRPr="00322357">
        <w:rPr>
          <w:rFonts w:cs="Times New Roman"/>
          <w:i/>
          <w:iCs/>
          <w:noProof/>
          <w:lang w:val="id-ID"/>
        </w:rPr>
        <w:t>Jurnal Hukum Dan Pembangunan Ekonomi</w:t>
      </w:r>
      <w:r w:rsidRPr="00322357">
        <w:rPr>
          <w:rFonts w:cs="Times New Roman"/>
          <w:noProof/>
          <w:lang w:val="id-ID"/>
        </w:rPr>
        <w:t xml:space="preserve"> 10(2):213. doi: 10.20961/hpe.v10i2.62840.</w:t>
      </w:r>
    </w:p>
    <w:p w14:paraId="34CD701B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Sondak, Sandi Hesti. 2019. “Faktor-Faktor Loyalitas Pegawai Di Dinas Pendidikan Daerah Provinsi Sulawesi Utara.” </w:t>
      </w:r>
      <w:r w:rsidRPr="00322357">
        <w:rPr>
          <w:rFonts w:cs="Times New Roman"/>
          <w:i/>
          <w:iCs/>
          <w:noProof/>
          <w:lang w:val="id-ID"/>
        </w:rPr>
        <w:t>Jurnal EMBA: Jurnal Riset Ekonomi, Manajemen, Bisnis Dan Akuntansi</w:t>
      </w:r>
      <w:r w:rsidRPr="00322357">
        <w:rPr>
          <w:rFonts w:cs="Times New Roman"/>
          <w:noProof/>
          <w:lang w:val="id-ID"/>
        </w:rPr>
        <w:t xml:space="preserve"> 7(1):676.</w:t>
      </w:r>
    </w:p>
    <w:p w14:paraId="48528829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Wibowo, Galih. 2019. “Rekrutmen Pegawai Kontrak Non Pns Menuju Sistem Recruitment of Non Civil Service Employees Towards.” </w:t>
      </w:r>
      <w:r w:rsidRPr="00322357">
        <w:rPr>
          <w:rFonts w:cs="Times New Roman"/>
          <w:i/>
          <w:iCs/>
          <w:noProof/>
          <w:lang w:val="id-ID"/>
        </w:rPr>
        <w:t>Jurnal Kebijakan Dan Manajemen PNS</w:t>
      </w:r>
      <w:r w:rsidRPr="00322357">
        <w:rPr>
          <w:rFonts w:cs="Times New Roman"/>
          <w:noProof/>
          <w:lang w:val="id-ID"/>
        </w:rPr>
        <w:t xml:space="preserve"> Vol 12 No(November 2018):105–14.</w:t>
      </w:r>
    </w:p>
    <w:p w14:paraId="213E6A42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lang w:val="id-ID"/>
        </w:rPr>
      </w:pPr>
      <w:r w:rsidRPr="00322357">
        <w:rPr>
          <w:rFonts w:cs="Times New Roman"/>
          <w:noProof/>
          <w:lang w:val="id-ID"/>
        </w:rPr>
        <w:t xml:space="preserve">Wiranata, I. Kadek Suryantara Bagus, Ida Ayu Putu Widiati, and .PT.GD. Seputra. 2020. “Kedudukan Pegawai Tidak Tetap (Tenaga Honorer) Setelah Berlakunya Undang-Undang Nomor 5 Tahun 2014.” </w:t>
      </w:r>
      <w:r w:rsidRPr="00322357">
        <w:rPr>
          <w:rFonts w:cs="Times New Roman"/>
          <w:i/>
          <w:iCs/>
          <w:noProof/>
          <w:lang w:val="id-ID"/>
        </w:rPr>
        <w:t>Jurnal Analogi Hukum</w:t>
      </w:r>
      <w:r w:rsidRPr="00322357">
        <w:rPr>
          <w:rFonts w:cs="Times New Roman"/>
          <w:noProof/>
          <w:lang w:val="id-ID"/>
        </w:rPr>
        <w:t xml:space="preserve"> 2(2):176–81. doi: 10.22225/ah.2.2.1917.176-181.</w:t>
      </w:r>
    </w:p>
    <w:p w14:paraId="727F25E3" w14:textId="77777777" w:rsidR="00322357" w:rsidRPr="00322357" w:rsidRDefault="00322357" w:rsidP="0032235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</w:rPr>
      </w:pPr>
      <w:r w:rsidRPr="00322357">
        <w:rPr>
          <w:rFonts w:cs="Times New Roman"/>
          <w:noProof/>
          <w:lang w:val="id-ID"/>
        </w:rPr>
        <w:t xml:space="preserve">Yusra, Zhahara, Rufran Zulkarnain, and Sofino Sofino. 2021. “Pengelolaan Lkp Pada Masa Pendmik Covid-19.” </w:t>
      </w:r>
      <w:r w:rsidRPr="00322357">
        <w:rPr>
          <w:rFonts w:cs="Times New Roman"/>
          <w:i/>
          <w:iCs/>
          <w:noProof/>
          <w:lang w:val="id-ID"/>
        </w:rPr>
        <w:t>Journal Of Lifelong Learning</w:t>
      </w:r>
      <w:r w:rsidRPr="00322357">
        <w:rPr>
          <w:rFonts w:cs="Times New Roman"/>
          <w:noProof/>
          <w:lang w:val="id-ID"/>
        </w:rPr>
        <w:t xml:space="preserve"> 4(1):15–22. doi: 10.33369/joll.4.1.15-22.</w:t>
      </w:r>
    </w:p>
    <w:p w14:paraId="5702F804" w14:textId="12DD7359" w:rsidR="000E4AF8" w:rsidRPr="000E4AF8" w:rsidRDefault="00322357" w:rsidP="000E4AF8">
      <w:pPr>
        <w:autoSpaceDE w:val="0"/>
        <w:autoSpaceDN w:val="0"/>
        <w:adjustRightInd w:val="0"/>
        <w:spacing w:after="0" w:line="240" w:lineRule="auto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fldChar w:fldCharType="end"/>
      </w:r>
    </w:p>
    <w:p w14:paraId="27F19CD4" w14:textId="2E3FA7EC" w:rsidR="0074511D" w:rsidRDefault="0074511D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5B19CEA4" w14:textId="0819557B" w:rsidR="001A65BC" w:rsidRDefault="001A65BC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4EF0F260" w14:textId="0C8F2A8A" w:rsidR="001A65BC" w:rsidRDefault="001A65BC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6B5FA58E" w14:textId="4F5F25FB" w:rsidR="001A65BC" w:rsidRDefault="001A65BC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1040EF85" w14:textId="263172EC" w:rsidR="001A65BC" w:rsidRDefault="001A65BC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521284A6" w14:textId="2B77C7FF" w:rsidR="001A65BC" w:rsidRDefault="001A65BC" w:rsidP="000E4AF8">
      <w:pPr>
        <w:spacing w:line="360" w:lineRule="auto"/>
        <w:ind w:left="720" w:hanging="720"/>
        <w:rPr>
          <w:rFonts w:cs="Times New Roman"/>
          <w:szCs w:val="24"/>
        </w:rPr>
      </w:pPr>
    </w:p>
    <w:p w14:paraId="0BED1367" w14:textId="77777777" w:rsidR="001A65BC" w:rsidRDefault="001A65BC" w:rsidP="003939BE">
      <w:pPr>
        <w:pStyle w:val="Judul1"/>
        <w:sectPr w:rsidR="001A65BC" w:rsidSect="00E23AD4">
          <w:headerReference w:type="default" r:id="rId8"/>
          <w:footerReference w:type="default" r:id="rId9"/>
          <w:footerReference w:type="first" r:id="rId10"/>
          <w:pgSz w:w="11907" w:h="16839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306B0136" w14:textId="77777777" w:rsidR="001A65BC" w:rsidRDefault="001A65BC" w:rsidP="003939BE">
      <w:pPr>
        <w:pStyle w:val="Judul1"/>
      </w:pPr>
    </w:p>
    <w:p w14:paraId="507FED54" w14:textId="77777777" w:rsidR="001A65BC" w:rsidRDefault="001A65BC" w:rsidP="003939BE">
      <w:pPr>
        <w:pStyle w:val="Judul1"/>
      </w:pPr>
    </w:p>
    <w:p w14:paraId="36FA1059" w14:textId="77777777" w:rsidR="001A65BC" w:rsidRDefault="001A65BC" w:rsidP="003939BE">
      <w:pPr>
        <w:pStyle w:val="Judul1"/>
      </w:pPr>
    </w:p>
    <w:p w14:paraId="0CA44344" w14:textId="77777777" w:rsidR="001A65BC" w:rsidRDefault="001A65BC" w:rsidP="003939BE">
      <w:pPr>
        <w:pStyle w:val="Judul1"/>
      </w:pPr>
    </w:p>
    <w:p w14:paraId="09279451" w14:textId="7A83A7FA" w:rsidR="001A65BC" w:rsidRDefault="001A65BC" w:rsidP="003939BE">
      <w:pPr>
        <w:pStyle w:val="Judul1"/>
      </w:pPr>
    </w:p>
    <w:p w14:paraId="27D0253F" w14:textId="77777777" w:rsidR="001A65BC" w:rsidRPr="001A65BC" w:rsidRDefault="001A65BC" w:rsidP="001A65BC">
      <w:pPr>
        <w:rPr>
          <w:lang w:val="id-ID" w:eastAsia="id-ID"/>
        </w:rPr>
      </w:pPr>
    </w:p>
    <w:p w14:paraId="448AE726" w14:textId="1FD27898" w:rsidR="00B72E2B" w:rsidRDefault="00B72E2B" w:rsidP="00B72E2B">
      <w:pPr>
        <w:rPr>
          <w:lang w:val="id-ID" w:eastAsia="id-ID"/>
        </w:rPr>
      </w:pPr>
    </w:p>
    <w:p w14:paraId="68692640" w14:textId="1173E799" w:rsidR="00B72E2B" w:rsidRDefault="00B72E2B" w:rsidP="00B72E2B">
      <w:pPr>
        <w:rPr>
          <w:lang w:val="id-ID" w:eastAsia="id-ID"/>
        </w:rPr>
      </w:pPr>
    </w:p>
    <w:p w14:paraId="5FBD5677" w14:textId="1360971C" w:rsidR="009473BE" w:rsidRDefault="009473BE" w:rsidP="00B72E2B">
      <w:pPr>
        <w:rPr>
          <w:lang w:val="id-ID" w:eastAsia="id-ID"/>
        </w:rPr>
      </w:pPr>
    </w:p>
    <w:p w14:paraId="3D04DB4D" w14:textId="3C60E8A0" w:rsidR="009473BE" w:rsidRDefault="009473BE" w:rsidP="00B72E2B">
      <w:pPr>
        <w:rPr>
          <w:lang w:val="id-ID" w:eastAsia="id-ID"/>
        </w:rPr>
      </w:pPr>
    </w:p>
    <w:p w14:paraId="6CC9269A" w14:textId="77777777" w:rsidR="009473BE" w:rsidRPr="00B72E2B" w:rsidRDefault="009473BE" w:rsidP="00B72E2B">
      <w:pPr>
        <w:rPr>
          <w:lang w:val="id-ID" w:eastAsia="id-ID"/>
        </w:rPr>
      </w:pPr>
    </w:p>
    <w:p w14:paraId="0AC89E6F" w14:textId="04D21051" w:rsidR="001A65BC" w:rsidRDefault="0024251A" w:rsidP="003939BE">
      <w:pPr>
        <w:pStyle w:val="Judul1"/>
      </w:pPr>
      <w:bookmarkStart w:id="0" w:name="_Toc157718829"/>
      <w:r>
        <w:t>LAMPIRAN</w:t>
      </w:r>
      <w:bookmarkEnd w:id="0"/>
    </w:p>
    <w:p w14:paraId="116CCDEC" w14:textId="162499DF" w:rsidR="001A65BC" w:rsidRDefault="001A65BC" w:rsidP="001A65BC">
      <w:pPr>
        <w:rPr>
          <w:lang w:val="id-ID" w:eastAsia="id-ID"/>
        </w:rPr>
      </w:pPr>
    </w:p>
    <w:p w14:paraId="152FD043" w14:textId="6655626B" w:rsidR="001A65BC" w:rsidRDefault="001A65BC" w:rsidP="001A65BC">
      <w:pPr>
        <w:rPr>
          <w:lang w:val="id-ID" w:eastAsia="id-ID"/>
        </w:rPr>
      </w:pPr>
    </w:p>
    <w:p w14:paraId="74AD9908" w14:textId="42D4B2E7" w:rsidR="001A65BC" w:rsidRDefault="001A65BC" w:rsidP="001A65BC">
      <w:pPr>
        <w:rPr>
          <w:lang w:val="id-ID" w:eastAsia="id-ID"/>
        </w:rPr>
      </w:pPr>
    </w:p>
    <w:p w14:paraId="74E03071" w14:textId="57AF47CD" w:rsidR="001A65BC" w:rsidRDefault="001A65BC" w:rsidP="001A65BC">
      <w:pPr>
        <w:rPr>
          <w:lang w:val="id-ID" w:eastAsia="id-ID"/>
        </w:rPr>
      </w:pPr>
    </w:p>
    <w:p w14:paraId="7A625AE9" w14:textId="2A469BE0" w:rsidR="001A65BC" w:rsidRDefault="001A65BC" w:rsidP="001A65BC">
      <w:pPr>
        <w:rPr>
          <w:lang w:val="id-ID" w:eastAsia="id-ID"/>
        </w:rPr>
      </w:pPr>
    </w:p>
    <w:p w14:paraId="71D6A455" w14:textId="526B476A" w:rsidR="001A65BC" w:rsidRDefault="001A65BC" w:rsidP="001A65BC">
      <w:pPr>
        <w:rPr>
          <w:lang w:val="id-ID" w:eastAsia="id-ID"/>
        </w:rPr>
      </w:pPr>
    </w:p>
    <w:p w14:paraId="789F9521" w14:textId="1D291B36" w:rsidR="001A65BC" w:rsidRDefault="001A65BC" w:rsidP="001A65BC">
      <w:pPr>
        <w:rPr>
          <w:lang w:val="id-ID" w:eastAsia="id-ID"/>
        </w:rPr>
      </w:pPr>
    </w:p>
    <w:p w14:paraId="4D05A2C9" w14:textId="6C42CD63" w:rsidR="001A65BC" w:rsidRDefault="001A65BC" w:rsidP="001A65BC">
      <w:pPr>
        <w:rPr>
          <w:lang w:val="id-ID" w:eastAsia="id-ID"/>
        </w:rPr>
      </w:pPr>
    </w:p>
    <w:p w14:paraId="59CE3D09" w14:textId="580855AA" w:rsidR="001A65BC" w:rsidRDefault="001A65BC" w:rsidP="001A65BC">
      <w:pPr>
        <w:rPr>
          <w:lang w:val="id-ID" w:eastAsia="id-ID"/>
        </w:rPr>
      </w:pPr>
    </w:p>
    <w:p w14:paraId="52CB3AF7" w14:textId="59A1F843" w:rsidR="001A65BC" w:rsidRDefault="001A65BC" w:rsidP="001A65BC">
      <w:pPr>
        <w:rPr>
          <w:lang w:val="id-ID" w:eastAsia="id-ID"/>
        </w:rPr>
      </w:pPr>
    </w:p>
    <w:p w14:paraId="35BDF6B6" w14:textId="53AE6BD3" w:rsidR="001A65BC" w:rsidRDefault="001A65BC" w:rsidP="001A65BC">
      <w:pPr>
        <w:rPr>
          <w:lang w:val="id-ID" w:eastAsia="id-ID"/>
        </w:rPr>
      </w:pPr>
    </w:p>
    <w:p w14:paraId="656B50F8" w14:textId="610E39B2" w:rsidR="001A65BC" w:rsidRDefault="001A65BC" w:rsidP="001A65BC">
      <w:pPr>
        <w:rPr>
          <w:lang w:val="id-ID" w:eastAsia="id-ID"/>
        </w:rPr>
      </w:pPr>
    </w:p>
    <w:p w14:paraId="246BFB9E" w14:textId="77777777" w:rsidR="00DB7782" w:rsidRDefault="00DB7782" w:rsidP="004B6280">
      <w:pPr>
        <w:jc w:val="center"/>
        <w:rPr>
          <w:lang w:eastAsia="id-ID"/>
        </w:rPr>
      </w:pPr>
      <w:r>
        <w:rPr>
          <w:lang w:eastAsia="id-ID"/>
        </w:rPr>
        <w:br w:type="page"/>
      </w:r>
    </w:p>
    <w:p w14:paraId="0A749858" w14:textId="02FDE7ED" w:rsidR="001A65BC" w:rsidRPr="009E782A" w:rsidRDefault="009E782A" w:rsidP="009E782A">
      <w:pPr>
        <w:pStyle w:val="Keterangan"/>
        <w:jc w:val="center"/>
        <w:rPr>
          <w:i w:val="0"/>
          <w:iCs w:val="0"/>
          <w:color w:val="000000" w:themeColor="text1"/>
          <w:sz w:val="24"/>
          <w:szCs w:val="24"/>
          <w:lang w:eastAsia="id-ID"/>
        </w:rPr>
      </w:pPr>
      <w:bookmarkStart w:id="1" w:name="_Toc157948984"/>
      <w:r w:rsidRPr="009E782A">
        <w:rPr>
          <w:i w:val="0"/>
          <w:iCs w:val="0"/>
          <w:color w:val="000000" w:themeColor="text1"/>
          <w:sz w:val="24"/>
          <w:szCs w:val="24"/>
        </w:rPr>
        <w:lastRenderedPageBreak/>
        <w:t xml:space="preserve">Lampiran 1. 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9E782A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9E782A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Biodata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Diri</w:t>
      </w:r>
      <w:bookmarkEnd w:id="1"/>
      <w:proofErr w:type="spellEnd"/>
    </w:p>
    <w:p w14:paraId="7DD2A86F" w14:textId="1DA16783" w:rsidR="004F0297" w:rsidRDefault="004B6280" w:rsidP="001A65BC">
      <w:pPr>
        <w:rPr>
          <w:lang w:eastAsia="id-ID"/>
        </w:rPr>
      </w:pPr>
      <w:r w:rsidRPr="00B873F4">
        <w:rPr>
          <w:noProof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40E16907" wp14:editId="16C00C09">
                <wp:simplePos x="0" y="0"/>
                <wp:positionH relativeFrom="column">
                  <wp:posOffset>-17780</wp:posOffset>
                </wp:positionH>
                <wp:positionV relativeFrom="paragraph">
                  <wp:posOffset>271780</wp:posOffset>
                </wp:positionV>
                <wp:extent cx="1665605" cy="1892300"/>
                <wp:effectExtent l="0" t="0" r="10795" b="12700"/>
                <wp:wrapNone/>
                <wp:docPr id="118" name="Persegi Panjang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65605" cy="18923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5D64761" id="Persegi Panjang 118" o:spid="_x0000_s1026" style="position:absolute;margin-left:-1.4pt;margin-top:21.4pt;width:131.15pt;height:149pt;z-index:251802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" fillcolor="white [3201]" strokecolor="black [3200]" strokeweight="1pt"/>
            </w:pict>
          </mc:Fallback>
        </mc:AlternateContent>
      </w:r>
    </w:p>
    <w:p w14:paraId="0D6B817D" w14:textId="43AB96B2" w:rsidR="004B6280" w:rsidRDefault="00F90308" w:rsidP="001A65BC">
      <w:pPr>
        <w:rPr>
          <w:lang w:eastAsia="id-ID"/>
        </w:rPr>
      </w:pPr>
      <w:r>
        <w:rPr>
          <w:noProof/>
          <w:lang w:eastAsia="id-ID"/>
        </w:rPr>
        <w:drawing>
          <wp:anchor distT="0" distB="0" distL="114300" distR="114300" simplePos="0" relativeHeight="251803648" behindDoc="0" locked="0" layoutInCell="1" allowOverlap="1" wp14:anchorId="1D3D2E40" wp14:editId="013060DA">
            <wp:simplePos x="0" y="0"/>
            <wp:positionH relativeFrom="column">
              <wp:posOffset>96520</wp:posOffset>
            </wp:positionH>
            <wp:positionV relativeFrom="paragraph">
              <wp:posOffset>57785</wp:posOffset>
            </wp:positionV>
            <wp:extent cx="1447800" cy="1739900"/>
            <wp:effectExtent l="0" t="0" r="0" b="0"/>
            <wp:wrapNone/>
            <wp:docPr id="1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ambar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739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815362" w14:textId="29EE63E2" w:rsidR="004B6280" w:rsidRDefault="004B6280" w:rsidP="001A65BC">
      <w:pPr>
        <w:rPr>
          <w:lang w:eastAsia="id-ID"/>
        </w:rPr>
      </w:pPr>
    </w:p>
    <w:p w14:paraId="2800B3D4" w14:textId="0125114B" w:rsidR="004B6280" w:rsidRDefault="004B6280" w:rsidP="001A65BC">
      <w:pPr>
        <w:rPr>
          <w:lang w:eastAsia="id-ID"/>
        </w:rPr>
      </w:pPr>
    </w:p>
    <w:p w14:paraId="110C7C72" w14:textId="7796B615" w:rsidR="004B6280" w:rsidRDefault="004B6280" w:rsidP="001A65BC">
      <w:pPr>
        <w:rPr>
          <w:lang w:eastAsia="id-ID"/>
        </w:rPr>
      </w:pPr>
    </w:p>
    <w:p w14:paraId="00491226" w14:textId="66A0F800" w:rsidR="004B6280" w:rsidRDefault="004B6280" w:rsidP="001A65BC">
      <w:pPr>
        <w:rPr>
          <w:lang w:eastAsia="id-ID"/>
        </w:rPr>
      </w:pPr>
    </w:p>
    <w:p w14:paraId="7AA532D9" w14:textId="77777777" w:rsidR="00F90308" w:rsidRDefault="00F90308" w:rsidP="001A65BC">
      <w:pPr>
        <w:rPr>
          <w:lang w:eastAsia="id-ID"/>
        </w:rPr>
      </w:pPr>
    </w:p>
    <w:p w14:paraId="67E4ADEB" w14:textId="5E8EFF57" w:rsidR="004B6280" w:rsidRDefault="004B6280" w:rsidP="001A65BC">
      <w:pPr>
        <w:rPr>
          <w:lang w:eastAsia="id-ID"/>
        </w:rPr>
      </w:pPr>
    </w:p>
    <w:p w14:paraId="6DB0950D" w14:textId="3354477D" w:rsidR="004B6280" w:rsidRDefault="004B6280" w:rsidP="004B6280">
      <w:pPr>
        <w:spacing w:line="480" w:lineRule="auto"/>
      </w:pPr>
      <w:r w:rsidRPr="00290F91">
        <w:t>Nama</w:t>
      </w:r>
      <w:r>
        <w:tab/>
      </w:r>
      <w:r>
        <w:tab/>
      </w:r>
      <w:r>
        <w:tab/>
      </w:r>
      <w:r w:rsidRPr="00290F91">
        <w:t xml:space="preserve"> </w:t>
      </w:r>
      <w:r>
        <w:tab/>
      </w:r>
      <w:r w:rsidRPr="00290F91">
        <w:t xml:space="preserve">: </w:t>
      </w:r>
      <w:proofErr w:type="spellStart"/>
      <w:r>
        <w:rPr>
          <w:rFonts w:cs="Times New Roman"/>
          <w:bCs/>
          <w:szCs w:val="24"/>
        </w:rPr>
        <w:t>Moh</w:t>
      </w:r>
      <w:proofErr w:type="spellEnd"/>
      <w:r>
        <w:rPr>
          <w:rFonts w:cs="Times New Roman"/>
          <w:bCs/>
          <w:szCs w:val="24"/>
        </w:rPr>
        <w:t xml:space="preserve">. </w:t>
      </w:r>
      <w:proofErr w:type="spellStart"/>
      <w:r>
        <w:rPr>
          <w:rFonts w:cs="Times New Roman"/>
          <w:bCs/>
          <w:szCs w:val="24"/>
        </w:rPr>
        <w:t>Adytia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Nuriman</w:t>
      </w:r>
      <w:proofErr w:type="spellEnd"/>
    </w:p>
    <w:p w14:paraId="33E836FF" w14:textId="7B698A8F" w:rsidR="004B6280" w:rsidRDefault="004B6280" w:rsidP="004B6280">
      <w:pPr>
        <w:spacing w:line="480" w:lineRule="auto"/>
      </w:pPr>
      <w:proofErr w:type="spellStart"/>
      <w:r w:rsidRPr="00290F91">
        <w:t>Tempat</w:t>
      </w:r>
      <w:proofErr w:type="spellEnd"/>
      <w:r w:rsidR="00483568">
        <w:t xml:space="preserve">, </w:t>
      </w:r>
      <w:proofErr w:type="spellStart"/>
      <w:proofErr w:type="gramStart"/>
      <w:r w:rsidR="00483568">
        <w:t>Tanggal</w:t>
      </w:r>
      <w:proofErr w:type="spellEnd"/>
      <w:r w:rsidR="00DB7782">
        <w:t xml:space="preserve"> </w:t>
      </w:r>
      <w:r w:rsidRPr="00290F91">
        <w:t xml:space="preserve"> Lahir</w:t>
      </w:r>
      <w:proofErr w:type="gramEnd"/>
      <w:r w:rsidRPr="00290F91">
        <w:t xml:space="preserve"> </w:t>
      </w:r>
      <w:r w:rsidR="00DB7782">
        <w:tab/>
      </w:r>
      <w:r w:rsidRPr="00290F91">
        <w:t xml:space="preserve">: </w:t>
      </w:r>
      <w:proofErr w:type="spellStart"/>
      <w:r>
        <w:t>Brebes</w:t>
      </w:r>
      <w:proofErr w:type="spellEnd"/>
      <w:r>
        <w:t xml:space="preserve">, </w:t>
      </w:r>
      <w:r w:rsidR="00483568">
        <w:t xml:space="preserve">09 </w:t>
      </w:r>
      <w:proofErr w:type="spellStart"/>
      <w:r w:rsidR="00483568">
        <w:t>Desember</w:t>
      </w:r>
      <w:proofErr w:type="spellEnd"/>
      <w:r w:rsidR="00483568">
        <w:t xml:space="preserve"> 1998</w:t>
      </w:r>
    </w:p>
    <w:p w14:paraId="094C7143" w14:textId="5FA931AE" w:rsidR="004B6280" w:rsidRDefault="004B6280" w:rsidP="004B6280">
      <w:pPr>
        <w:spacing w:line="480" w:lineRule="auto"/>
      </w:pPr>
      <w:proofErr w:type="spellStart"/>
      <w:r w:rsidRPr="00290F91">
        <w:t>Jenis</w:t>
      </w:r>
      <w:proofErr w:type="spellEnd"/>
      <w:r w:rsidRPr="00290F91">
        <w:t xml:space="preserve"> </w:t>
      </w:r>
      <w:proofErr w:type="spellStart"/>
      <w:r w:rsidRPr="00290F91">
        <w:t>Kelamin</w:t>
      </w:r>
      <w:proofErr w:type="spellEnd"/>
      <w:r w:rsidRPr="00290F91">
        <w:t xml:space="preserve"> </w:t>
      </w:r>
      <w:r>
        <w:tab/>
      </w:r>
      <w:r>
        <w:tab/>
      </w:r>
      <w:r>
        <w:tab/>
      </w:r>
      <w:r w:rsidRPr="00290F91">
        <w:t xml:space="preserve">: </w:t>
      </w:r>
      <w:proofErr w:type="spellStart"/>
      <w:r w:rsidRPr="00290F91">
        <w:t>laki</w:t>
      </w:r>
      <w:proofErr w:type="spellEnd"/>
      <w:r w:rsidRPr="00290F91">
        <w:t xml:space="preserve"> </w:t>
      </w:r>
      <w:r>
        <w:t>–</w:t>
      </w:r>
      <w:r w:rsidRPr="00290F91">
        <w:t xml:space="preserve"> </w:t>
      </w:r>
      <w:proofErr w:type="spellStart"/>
      <w:r w:rsidRPr="00290F91">
        <w:t>laki</w:t>
      </w:r>
      <w:proofErr w:type="spellEnd"/>
    </w:p>
    <w:p w14:paraId="2866894E" w14:textId="224ABBA8" w:rsidR="004B6280" w:rsidRDefault="004B6280" w:rsidP="004B6280">
      <w:pPr>
        <w:spacing w:line="480" w:lineRule="auto"/>
      </w:pPr>
      <w:r w:rsidRPr="00290F91">
        <w:t xml:space="preserve">Alamat </w:t>
      </w:r>
      <w:proofErr w:type="spellStart"/>
      <w:r w:rsidRPr="00290F91">
        <w:t>Rumah</w:t>
      </w:r>
      <w:proofErr w:type="spellEnd"/>
      <w:r w:rsidRPr="00290F91">
        <w:t xml:space="preserve"> </w:t>
      </w:r>
      <w:r>
        <w:tab/>
      </w:r>
      <w:r>
        <w:tab/>
      </w:r>
      <w:r w:rsidRPr="00290F91">
        <w:t xml:space="preserve">: </w:t>
      </w:r>
      <w:proofErr w:type="spellStart"/>
      <w:r w:rsidR="00483568">
        <w:t>Desa</w:t>
      </w:r>
      <w:proofErr w:type="spellEnd"/>
      <w:r w:rsidR="00483568">
        <w:t xml:space="preserve"> </w:t>
      </w:r>
      <w:proofErr w:type="spellStart"/>
      <w:r w:rsidR="00483568">
        <w:t>Tegalglagah</w:t>
      </w:r>
      <w:proofErr w:type="spellEnd"/>
      <w:r w:rsidR="00483568">
        <w:t xml:space="preserve">, </w:t>
      </w:r>
      <w:proofErr w:type="spellStart"/>
      <w:r w:rsidR="00483568">
        <w:t>Kec</w:t>
      </w:r>
      <w:proofErr w:type="spellEnd"/>
      <w:r w:rsidR="00483568">
        <w:t xml:space="preserve">. </w:t>
      </w:r>
      <w:proofErr w:type="spellStart"/>
      <w:r w:rsidR="00483568">
        <w:t>Bulakamba</w:t>
      </w:r>
      <w:proofErr w:type="spellEnd"/>
      <w:r w:rsidR="00483568">
        <w:t xml:space="preserve">, </w:t>
      </w:r>
      <w:proofErr w:type="spellStart"/>
      <w:r w:rsidR="00483568">
        <w:t>Kab</w:t>
      </w:r>
      <w:proofErr w:type="spellEnd"/>
      <w:r w:rsidR="00483568">
        <w:t xml:space="preserve">. </w:t>
      </w:r>
      <w:proofErr w:type="spellStart"/>
      <w:r w:rsidR="00483568">
        <w:t>Brebes</w:t>
      </w:r>
      <w:proofErr w:type="spellEnd"/>
      <w:r w:rsidR="00483568">
        <w:t xml:space="preserve"> </w:t>
      </w:r>
    </w:p>
    <w:p w14:paraId="4852F61D" w14:textId="280DD9B3" w:rsidR="004B6280" w:rsidRDefault="004B6280" w:rsidP="004B6280">
      <w:pPr>
        <w:spacing w:line="480" w:lineRule="auto"/>
      </w:pPr>
      <w:proofErr w:type="spellStart"/>
      <w:r w:rsidRPr="00290F91">
        <w:t>Telepon</w:t>
      </w:r>
      <w:proofErr w:type="spellEnd"/>
      <w:r w:rsidRPr="00290F91">
        <w:t xml:space="preserve"> </w:t>
      </w:r>
      <w:r>
        <w:tab/>
      </w:r>
      <w:r>
        <w:tab/>
      </w:r>
      <w:r>
        <w:tab/>
      </w:r>
      <w:r w:rsidRPr="00290F91">
        <w:t>: 0</w:t>
      </w:r>
      <w:r w:rsidR="00DB7782">
        <w:t>88227658794</w:t>
      </w:r>
    </w:p>
    <w:p w14:paraId="2F284838" w14:textId="77777777" w:rsidR="00FF1E4A" w:rsidRDefault="00483568" w:rsidP="00FF1E4A">
      <w:pPr>
        <w:spacing w:line="480" w:lineRule="auto"/>
      </w:pPr>
      <w:r>
        <w:t xml:space="preserve">Email </w:t>
      </w:r>
      <w:r>
        <w:tab/>
      </w:r>
      <w:r>
        <w:tab/>
      </w:r>
      <w:r>
        <w:tab/>
      </w:r>
      <w:r>
        <w:tab/>
        <w:t xml:space="preserve">: </w:t>
      </w:r>
      <w:hyperlink r:id="rId12" w:history="1">
        <w:r w:rsidRPr="000B5D1A">
          <w:rPr>
            <w:rStyle w:val="Hyperlink"/>
          </w:rPr>
          <w:t>mohadytianuriman@gmail.com</w:t>
        </w:r>
      </w:hyperlink>
    </w:p>
    <w:p w14:paraId="1454EFEC" w14:textId="77777777" w:rsidR="00FF1E4A" w:rsidRDefault="00FF1E4A" w:rsidP="00FF1E4A">
      <w:pPr>
        <w:spacing w:line="480" w:lineRule="auto"/>
      </w:pPr>
    </w:p>
    <w:p w14:paraId="6CF42B28" w14:textId="60ECE904" w:rsidR="004B6280" w:rsidRPr="00FF1E4A" w:rsidRDefault="00FF1E4A" w:rsidP="00FF1E4A">
      <w:pPr>
        <w:spacing w:line="480" w:lineRule="auto"/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 w:rsidR="004B6280" w:rsidRPr="004B6280">
        <w:rPr>
          <w:rFonts w:cs="Times New Roman"/>
          <w:bCs/>
          <w:szCs w:val="24"/>
        </w:rPr>
        <w:t>Ttd</w:t>
      </w:r>
      <w:proofErr w:type="spellEnd"/>
    </w:p>
    <w:p w14:paraId="23C86E9F" w14:textId="77777777" w:rsidR="004B6280" w:rsidRDefault="004B6280" w:rsidP="00483568">
      <w:pPr>
        <w:spacing w:line="480" w:lineRule="auto"/>
        <w:ind w:left="6480"/>
        <w:rPr>
          <w:rFonts w:cs="Times New Roman"/>
          <w:b/>
          <w:szCs w:val="24"/>
          <w:u w:val="single"/>
        </w:rPr>
      </w:pPr>
    </w:p>
    <w:p w14:paraId="22D15124" w14:textId="407B1569" w:rsidR="004B6280" w:rsidRPr="004B6280" w:rsidRDefault="00FF1E4A" w:rsidP="00FF1E4A">
      <w:pPr>
        <w:spacing w:after="0" w:line="240" w:lineRule="auto"/>
        <w:ind w:left="5040"/>
        <w:rPr>
          <w:b/>
          <w:u w:val="single"/>
        </w:rPr>
      </w:pPr>
      <w:r>
        <w:rPr>
          <w:rFonts w:cs="Times New Roman"/>
          <w:b/>
          <w:szCs w:val="24"/>
        </w:rPr>
        <w:t xml:space="preserve">          </w:t>
      </w:r>
      <w:proofErr w:type="spellStart"/>
      <w:r w:rsidR="004B6280" w:rsidRPr="004B6280">
        <w:rPr>
          <w:rFonts w:cs="Times New Roman"/>
          <w:b/>
          <w:szCs w:val="24"/>
          <w:u w:val="single"/>
        </w:rPr>
        <w:t>Moh</w:t>
      </w:r>
      <w:proofErr w:type="spellEnd"/>
      <w:r w:rsidR="004B6280" w:rsidRPr="004B6280">
        <w:rPr>
          <w:rFonts w:cs="Times New Roman"/>
          <w:b/>
          <w:szCs w:val="24"/>
          <w:u w:val="single"/>
        </w:rPr>
        <w:t xml:space="preserve">. </w:t>
      </w:r>
      <w:proofErr w:type="spellStart"/>
      <w:r w:rsidR="004B6280" w:rsidRPr="004B6280">
        <w:rPr>
          <w:rFonts w:cs="Times New Roman"/>
          <w:b/>
          <w:szCs w:val="24"/>
          <w:u w:val="single"/>
        </w:rPr>
        <w:t>Adytia</w:t>
      </w:r>
      <w:proofErr w:type="spellEnd"/>
      <w:r w:rsidR="004B6280" w:rsidRPr="004B6280">
        <w:rPr>
          <w:rFonts w:cs="Times New Roman"/>
          <w:b/>
          <w:szCs w:val="24"/>
          <w:u w:val="single"/>
        </w:rPr>
        <w:t xml:space="preserve"> </w:t>
      </w:r>
      <w:proofErr w:type="spellStart"/>
      <w:r w:rsidR="004B6280" w:rsidRPr="004B6280">
        <w:rPr>
          <w:rFonts w:cs="Times New Roman"/>
          <w:b/>
          <w:szCs w:val="24"/>
          <w:u w:val="single"/>
        </w:rPr>
        <w:t>Nuriman</w:t>
      </w:r>
      <w:proofErr w:type="spellEnd"/>
    </w:p>
    <w:p w14:paraId="6D8EC879" w14:textId="4AA9BDAA" w:rsidR="004B6280" w:rsidRDefault="004B6280" w:rsidP="00FF1E4A">
      <w:pPr>
        <w:spacing w:line="240" w:lineRule="auto"/>
        <w:ind w:left="5760"/>
        <w:rPr>
          <w:lang w:eastAsia="id-ID"/>
        </w:rPr>
      </w:pPr>
      <w:r>
        <w:rPr>
          <w:rFonts w:cs="Times New Roman"/>
          <w:bCs/>
          <w:szCs w:val="24"/>
        </w:rPr>
        <w:t xml:space="preserve">         2119500009</w:t>
      </w:r>
    </w:p>
    <w:p w14:paraId="5B551E60" w14:textId="50979910" w:rsidR="004B6280" w:rsidRDefault="004B6280" w:rsidP="00483568">
      <w:pPr>
        <w:ind w:left="1440"/>
        <w:rPr>
          <w:lang w:eastAsia="id-ID"/>
        </w:rPr>
      </w:pPr>
    </w:p>
    <w:p w14:paraId="2FDCBC91" w14:textId="5F897E44" w:rsidR="004B6280" w:rsidRDefault="004B6280" w:rsidP="00483568">
      <w:pPr>
        <w:ind w:left="1440"/>
        <w:rPr>
          <w:lang w:eastAsia="id-ID"/>
        </w:rPr>
      </w:pPr>
      <w:r>
        <w:rPr>
          <w:lang w:eastAsia="id-ID"/>
        </w:rPr>
        <w:br w:type="page"/>
      </w:r>
    </w:p>
    <w:p w14:paraId="6EC3F3EE" w14:textId="4BB41ABD" w:rsidR="001A65BC" w:rsidRPr="009E782A" w:rsidRDefault="00F438C9" w:rsidP="009E782A">
      <w:pPr>
        <w:pStyle w:val="Keterangan"/>
        <w:jc w:val="center"/>
        <w:rPr>
          <w:i w:val="0"/>
          <w:iCs w:val="0"/>
          <w:color w:val="000000" w:themeColor="text1"/>
          <w:sz w:val="24"/>
          <w:szCs w:val="24"/>
          <w:lang w:eastAsia="id-ID"/>
        </w:rPr>
      </w:pPr>
      <w:bookmarkStart w:id="2" w:name="_Toc157948985"/>
      <w:r>
        <w:rPr>
          <w:noProof/>
          <w:lang w:eastAsia="id-ID"/>
        </w:rPr>
        <w:lastRenderedPageBreak/>
        <w:drawing>
          <wp:anchor distT="0" distB="0" distL="114300" distR="114300" simplePos="0" relativeHeight="251806720" behindDoc="0" locked="0" layoutInCell="1" allowOverlap="1" wp14:anchorId="346D625A" wp14:editId="3BACA90E">
            <wp:simplePos x="0" y="0"/>
            <wp:positionH relativeFrom="column">
              <wp:posOffset>0</wp:posOffset>
            </wp:positionH>
            <wp:positionV relativeFrom="paragraph">
              <wp:posOffset>302259</wp:posOffset>
            </wp:positionV>
            <wp:extent cx="5575300" cy="7529529"/>
            <wp:effectExtent l="0" t="0" r="0" b="1905"/>
            <wp:wrapNone/>
            <wp:docPr id="12" name="Gambar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ambar 12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603" t="1774" r="28381" b="5286"/>
                    <a:stretch/>
                  </pic:blipFill>
                  <pic:spPr bwMode="auto">
                    <a:xfrm>
                      <a:off x="0" y="0"/>
                      <a:ext cx="5582772" cy="75396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t xml:space="preserve">Lampiran 1. </w:t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2</w:t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="009E782A" w:rsidRPr="009E782A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Surat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Ijin</w:t>
      </w:r>
      <w:proofErr w:type="spellEnd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Penelitian</w:t>
      </w:r>
      <w:bookmarkEnd w:id="2"/>
      <w:proofErr w:type="spellEnd"/>
    </w:p>
    <w:p w14:paraId="2883A4F7" w14:textId="1AED39FA" w:rsidR="004F0297" w:rsidRDefault="004F0297" w:rsidP="001A65BC">
      <w:pPr>
        <w:rPr>
          <w:lang w:eastAsia="id-ID"/>
        </w:rPr>
      </w:pPr>
      <w:r>
        <w:rPr>
          <w:lang w:eastAsia="id-ID"/>
        </w:rPr>
        <w:br w:type="page"/>
      </w:r>
    </w:p>
    <w:p w14:paraId="28CF00D6" w14:textId="79DD4732" w:rsidR="00E57FA9" w:rsidRPr="00B22121" w:rsidRDefault="009E782A" w:rsidP="00B22121">
      <w:pPr>
        <w:pStyle w:val="Keterangan"/>
        <w:jc w:val="center"/>
        <w:rPr>
          <w:i w:val="0"/>
          <w:iCs w:val="0"/>
          <w:lang w:eastAsia="id-ID"/>
        </w:rPr>
      </w:pPr>
      <w:bookmarkStart w:id="3" w:name="_Toc157948986"/>
      <w:r w:rsidRPr="009E782A">
        <w:rPr>
          <w:i w:val="0"/>
          <w:iCs w:val="0"/>
          <w:color w:val="000000" w:themeColor="text1"/>
          <w:sz w:val="24"/>
          <w:szCs w:val="24"/>
        </w:rPr>
        <w:lastRenderedPageBreak/>
        <w:t xml:space="preserve">Lampiran 1. 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9E782A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3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9E782A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Pedoman</w:t>
      </w:r>
      <w:proofErr w:type="spellEnd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Wawancara</w:t>
      </w:r>
      <w:bookmarkEnd w:id="3"/>
      <w:proofErr w:type="spellEnd"/>
    </w:p>
    <w:p w14:paraId="37F98892" w14:textId="77777777" w:rsidR="00E57FA9" w:rsidRDefault="00E57FA9">
      <w:pPr>
        <w:pStyle w:val="DaftarParagraf"/>
        <w:numPr>
          <w:ilvl w:val="0"/>
          <w:numId w:val="44"/>
        </w:numPr>
        <w:spacing w:after="0" w:line="360" w:lineRule="auto"/>
        <w:rPr>
          <w:b/>
          <w:bCs/>
        </w:rPr>
      </w:pPr>
      <w:proofErr w:type="spellStart"/>
      <w:r>
        <w:rPr>
          <w:b/>
          <w:bCs/>
        </w:rPr>
        <w:t>Identita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eliti</w:t>
      </w:r>
      <w:proofErr w:type="spellEnd"/>
    </w:p>
    <w:p w14:paraId="7AF90F3E" w14:textId="77777777" w:rsidR="00E57FA9" w:rsidRPr="00EA5D3A" w:rsidRDefault="00E57FA9" w:rsidP="00E57FA9">
      <w:pPr>
        <w:pStyle w:val="DaftarParagraf"/>
        <w:spacing w:line="360" w:lineRule="auto"/>
        <w:ind w:left="360"/>
        <w:rPr>
          <w:rFonts w:cs="Times New Roman"/>
          <w:b/>
          <w:bCs/>
          <w:szCs w:val="24"/>
        </w:rPr>
      </w:pPr>
      <w:r w:rsidRPr="00EA5D3A">
        <w:rPr>
          <w:rFonts w:cs="Times New Roman"/>
          <w:b/>
          <w:bCs/>
          <w:szCs w:val="24"/>
        </w:rPr>
        <w:t>Nama</w:t>
      </w:r>
      <w:r w:rsidRPr="00EA5D3A">
        <w:rPr>
          <w:rFonts w:cs="Times New Roman"/>
          <w:b/>
          <w:bCs/>
          <w:szCs w:val="24"/>
        </w:rPr>
        <w:tab/>
        <w:t xml:space="preserve">: </w:t>
      </w:r>
      <w:proofErr w:type="spellStart"/>
      <w:r w:rsidRPr="00EA5D3A">
        <w:rPr>
          <w:rFonts w:cs="Times New Roman"/>
          <w:b/>
          <w:bCs/>
          <w:szCs w:val="24"/>
        </w:rPr>
        <w:t>Moh</w:t>
      </w:r>
      <w:proofErr w:type="spellEnd"/>
      <w:r w:rsidRPr="00EA5D3A">
        <w:rPr>
          <w:rFonts w:cs="Times New Roman"/>
          <w:b/>
          <w:bCs/>
          <w:szCs w:val="24"/>
        </w:rPr>
        <w:t xml:space="preserve">. </w:t>
      </w:r>
      <w:proofErr w:type="spellStart"/>
      <w:r w:rsidRPr="00EA5D3A">
        <w:rPr>
          <w:rFonts w:cs="Times New Roman"/>
          <w:b/>
          <w:bCs/>
          <w:szCs w:val="24"/>
        </w:rPr>
        <w:t>Adytia</w:t>
      </w:r>
      <w:proofErr w:type="spellEnd"/>
      <w:r w:rsidRPr="00EA5D3A">
        <w:rPr>
          <w:rFonts w:cs="Times New Roman"/>
          <w:b/>
          <w:bCs/>
          <w:szCs w:val="24"/>
        </w:rPr>
        <w:t xml:space="preserve"> </w:t>
      </w:r>
      <w:proofErr w:type="spellStart"/>
      <w:r w:rsidRPr="00EA5D3A">
        <w:rPr>
          <w:rFonts w:cs="Times New Roman"/>
          <w:b/>
          <w:bCs/>
          <w:szCs w:val="24"/>
        </w:rPr>
        <w:t>Nuriman</w:t>
      </w:r>
      <w:proofErr w:type="spellEnd"/>
    </w:p>
    <w:p w14:paraId="3FCAC54B" w14:textId="77777777" w:rsidR="00E57FA9" w:rsidRPr="00EA5D3A" w:rsidRDefault="00E57FA9" w:rsidP="00E57FA9">
      <w:pPr>
        <w:pStyle w:val="DaftarParagraf"/>
        <w:spacing w:line="360" w:lineRule="auto"/>
        <w:ind w:left="360"/>
        <w:rPr>
          <w:rFonts w:cs="Times New Roman"/>
          <w:b/>
          <w:bCs/>
          <w:szCs w:val="24"/>
        </w:rPr>
      </w:pPr>
      <w:proofErr w:type="spellStart"/>
      <w:r w:rsidRPr="00EA5D3A">
        <w:rPr>
          <w:rFonts w:cs="Times New Roman"/>
          <w:b/>
          <w:bCs/>
          <w:szCs w:val="24"/>
        </w:rPr>
        <w:t>Nim</w:t>
      </w:r>
      <w:proofErr w:type="spellEnd"/>
      <w:r w:rsidRPr="00EA5D3A">
        <w:rPr>
          <w:rFonts w:cs="Times New Roman"/>
          <w:szCs w:val="24"/>
        </w:rPr>
        <w:tab/>
      </w:r>
      <w:r w:rsidRPr="00EA5D3A">
        <w:rPr>
          <w:rFonts w:cs="Times New Roman"/>
          <w:b/>
          <w:bCs/>
          <w:szCs w:val="24"/>
        </w:rPr>
        <w:t>: 2119500009</w:t>
      </w:r>
    </w:p>
    <w:p w14:paraId="4BA39CDF" w14:textId="07E8CA0B" w:rsidR="00E57FA9" w:rsidRDefault="00E57FA9" w:rsidP="00B22121">
      <w:pPr>
        <w:pStyle w:val="DaftarParagraf"/>
        <w:spacing w:line="360" w:lineRule="auto"/>
        <w:ind w:left="360"/>
        <w:rPr>
          <w:rFonts w:cs="Times New Roman"/>
          <w:szCs w:val="24"/>
        </w:rPr>
      </w:pPr>
      <w:proofErr w:type="spellStart"/>
      <w:r w:rsidRPr="00AC7572">
        <w:rPr>
          <w:rFonts w:cs="Times New Roman"/>
          <w:szCs w:val="24"/>
        </w:rPr>
        <w:t>Selaku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Mahasiswa</w:t>
      </w:r>
      <w:proofErr w:type="spellEnd"/>
      <w:r w:rsidRPr="00AC7572">
        <w:rPr>
          <w:rFonts w:cs="Times New Roman"/>
          <w:szCs w:val="24"/>
        </w:rPr>
        <w:t xml:space="preserve"> Program </w:t>
      </w:r>
      <w:proofErr w:type="spellStart"/>
      <w:r w:rsidRPr="00AC7572">
        <w:rPr>
          <w:rFonts w:cs="Times New Roman"/>
          <w:szCs w:val="24"/>
        </w:rPr>
        <w:t>Studi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Ilmu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Pemerintahan</w:t>
      </w:r>
      <w:proofErr w:type="spellEnd"/>
      <w:r w:rsidRPr="00AC7572">
        <w:rPr>
          <w:rFonts w:cs="Times New Roman"/>
          <w:szCs w:val="24"/>
        </w:rPr>
        <w:t xml:space="preserve">, </w:t>
      </w:r>
      <w:proofErr w:type="spellStart"/>
      <w:r w:rsidRPr="00AC7572">
        <w:rPr>
          <w:rFonts w:cs="Times New Roman"/>
          <w:szCs w:val="24"/>
        </w:rPr>
        <w:t>Fakultas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Ilmu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Sosial</w:t>
      </w:r>
      <w:proofErr w:type="spellEnd"/>
      <w:r w:rsidRPr="00AC7572">
        <w:rPr>
          <w:rFonts w:cs="Times New Roman"/>
          <w:szCs w:val="24"/>
        </w:rPr>
        <w:t xml:space="preserve"> Dan </w:t>
      </w:r>
      <w:proofErr w:type="spellStart"/>
      <w:r w:rsidRPr="00AC7572">
        <w:rPr>
          <w:rFonts w:cs="Times New Roman"/>
          <w:szCs w:val="24"/>
        </w:rPr>
        <w:t>Ilmu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Politik</w:t>
      </w:r>
      <w:proofErr w:type="spellEnd"/>
      <w:r w:rsidRPr="00AC7572">
        <w:rPr>
          <w:rFonts w:cs="Times New Roman"/>
          <w:szCs w:val="24"/>
        </w:rPr>
        <w:t xml:space="preserve">, Universitas </w:t>
      </w:r>
      <w:proofErr w:type="spellStart"/>
      <w:r w:rsidRPr="00AC7572">
        <w:rPr>
          <w:rFonts w:cs="Times New Roman"/>
          <w:szCs w:val="24"/>
        </w:rPr>
        <w:t>Pancasakti</w:t>
      </w:r>
      <w:proofErr w:type="spellEnd"/>
      <w:r w:rsidRPr="00AC7572">
        <w:rPr>
          <w:rFonts w:cs="Times New Roman"/>
          <w:szCs w:val="24"/>
        </w:rPr>
        <w:t xml:space="preserve"> </w:t>
      </w:r>
      <w:proofErr w:type="spellStart"/>
      <w:r w:rsidRPr="00AC7572">
        <w:rPr>
          <w:rFonts w:cs="Times New Roman"/>
          <w:szCs w:val="24"/>
        </w:rPr>
        <w:t>Tegal</w:t>
      </w:r>
      <w:proofErr w:type="spellEnd"/>
      <w:r w:rsidRPr="00AC7572">
        <w:rPr>
          <w:rFonts w:cs="Times New Roman"/>
          <w:szCs w:val="24"/>
        </w:rPr>
        <w:t>.</w:t>
      </w:r>
    </w:p>
    <w:p w14:paraId="089BC823" w14:textId="77777777" w:rsidR="00B22121" w:rsidRPr="00B22121" w:rsidRDefault="00B22121" w:rsidP="00B22121">
      <w:pPr>
        <w:pStyle w:val="DaftarParagraf"/>
        <w:spacing w:line="360" w:lineRule="auto"/>
        <w:ind w:left="360"/>
        <w:rPr>
          <w:rFonts w:cs="Times New Roman"/>
          <w:szCs w:val="24"/>
        </w:rPr>
      </w:pPr>
    </w:p>
    <w:p w14:paraId="5EC5E4B6" w14:textId="77777777" w:rsidR="00E57FA9" w:rsidRDefault="00E57FA9">
      <w:pPr>
        <w:pStyle w:val="DaftarParagraf"/>
        <w:numPr>
          <w:ilvl w:val="0"/>
          <w:numId w:val="44"/>
        </w:numPr>
        <w:spacing w:after="0" w:line="360" w:lineRule="auto"/>
        <w:rPr>
          <w:b/>
          <w:bCs/>
        </w:rPr>
      </w:pPr>
      <w:proofErr w:type="spellStart"/>
      <w:r>
        <w:rPr>
          <w:b/>
          <w:bCs/>
        </w:rPr>
        <w:t>Judul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elitian</w:t>
      </w:r>
      <w:proofErr w:type="spellEnd"/>
      <w:r>
        <w:rPr>
          <w:b/>
          <w:bCs/>
        </w:rPr>
        <w:t xml:space="preserve"> </w:t>
      </w:r>
    </w:p>
    <w:p w14:paraId="0E2697C1" w14:textId="6B0CB98F" w:rsidR="00E57FA9" w:rsidRDefault="00E57FA9" w:rsidP="00B22121">
      <w:pPr>
        <w:pStyle w:val="DaftarParagraf"/>
        <w:spacing w:after="0" w:line="360" w:lineRule="auto"/>
        <w:ind w:left="360"/>
        <w:rPr>
          <w:rFonts w:cs="Times New Roman"/>
          <w:b/>
          <w:bCs/>
          <w:szCs w:val="24"/>
        </w:rPr>
      </w:pPr>
      <w:r w:rsidRPr="00AC7572">
        <w:rPr>
          <w:b/>
          <w:bCs/>
        </w:rPr>
        <w:t>“</w:t>
      </w:r>
      <w:r w:rsidRPr="00AC7572">
        <w:rPr>
          <w:b/>
          <w:bCs/>
          <w:lang w:eastAsia="id-ID"/>
        </w:rPr>
        <w:t>IMPLEMENTASI KEBIJAKAN INSTRUKSI BUPATI TEGAL NO. 951 TAHUN 2021 TENTANG PENGENDALIAN DAN PENGELOLAAN MANAJEMEN PEGAWAI NON ASN (</w:t>
      </w:r>
      <w:proofErr w:type="spellStart"/>
      <w:r w:rsidRPr="00AC7572">
        <w:rPr>
          <w:b/>
          <w:bCs/>
          <w:lang w:eastAsia="id-ID"/>
        </w:rPr>
        <w:t>Studi</w:t>
      </w:r>
      <w:proofErr w:type="spellEnd"/>
      <w:r w:rsidRPr="00AC7572">
        <w:rPr>
          <w:b/>
          <w:bCs/>
          <w:lang w:eastAsia="id-ID"/>
        </w:rPr>
        <w:t xml:space="preserve"> </w:t>
      </w:r>
      <w:proofErr w:type="spellStart"/>
      <w:r w:rsidRPr="00AC7572">
        <w:rPr>
          <w:b/>
          <w:bCs/>
          <w:lang w:eastAsia="id-ID"/>
        </w:rPr>
        <w:t>Kasus</w:t>
      </w:r>
      <w:proofErr w:type="spellEnd"/>
      <w:r w:rsidRPr="00AC7572">
        <w:rPr>
          <w:b/>
          <w:bCs/>
          <w:lang w:eastAsia="id-ID"/>
        </w:rPr>
        <w:t xml:space="preserve"> </w:t>
      </w:r>
      <w:r w:rsidRPr="00AC7572">
        <w:rPr>
          <w:b/>
          <w:bCs/>
          <w:lang w:val="id-ID" w:eastAsia="id-ID"/>
        </w:rPr>
        <w:t xml:space="preserve">Pada Dinas Perhubungan </w:t>
      </w:r>
      <w:r w:rsidRPr="00AC7572">
        <w:rPr>
          <w:b/>
          <w:bCs/>
          <w:lang w:eastAsia="id-ID"/>
        </w:rPr>
        <w:t xml:space="preserve">Di </w:t>
      </w:r>
      <w:r w:rsidRPr="00AC7572">
        <w:rPr>
          <w:b/>
          <w:bCs/>
          <w:lang w:val="id-ID" w:eastAsia="id-ID"/>
        </w:rPr>
        <w:t>Kabupaten Tegal</w:t>
      </w:r>
      <w:r w:rsidRPr="00AC7572">
        <w:rPr>
          <w:b/>
          <w:bCs/>
          <w:lang w:eastAsia="id-ID"/>
        </w:rPr>
        <w:t xml:space="preserve"> </w:t>
      </w:r>
      <w:proofErr w:type="spellStart"/>
      <w:r w:rsidRPr="00AC7572">
        <w:rPr>
          <w:b/>
          <w:bCs/>
          <w:lang w:eastAsia="id-ID"/>
        </w:rPr>
        <w:t>Tahun</w:t>
      </w:r>
      <w:proofErr w:type="spellEnd"/>
      <w:r w:rsidRPr="00AC7572">
        <w:rPr>
          <w:b/>
          <w:bCs/>
          <w:lang w:eastAsia="id-ID"/>
        </w:rPr>
        <w:t xml:space="preserve"> 2023</w:t>
      </w:r>
      <w:r w:rsidRPr="00AC7572">
        <w:rPr>
          <w:rFonts w:cs="Times New Roman"/>
          <w:b/>
          <w:bCs/>
          <w:szCs w:val="24"/>
        </w:rPr>
        <w:t>)”</w:t>
      </w:r>
    </w:p>
    <w:p w14:paraId="62378B53" w14:textId="77777777" w:rsidR="00B22121" w:rsidRDefault="00B22121" w:rsidP="00B22121">
      <w:pPr>
        <w:pStyle w:val="DaftarParagraf"/>
        <w:spacing w:after="0" w:line="360" w:lineRule="auto"/>
        <w:ind w:left="360"/>
        <w:rPr>
          <w:b/>
          <w:bCs/>
        </w:rPr>
      </w:pPr>
    </w:p>
    <w:p w14:paraId="79987F02" w14:textId="77777777" w:rsidR="00E57FA9" w:rsidRDefault="00E57FA9">
      <w:pPr>
        <w:pStyle w:val="DaftarParagraf"/>
        <w:numPr>
          <w:ilvl w:val="0"/>
          <w:numId w:val="44"/>
        </w:numPr>
        <w:spacing w:after="0" w:line="360" w:lineRule="auto"/>
        <w:rPr>
          <w:b/>
          <w:bCs/>
        </w:rPr>
      </w:pPr>
      <w:proofErr w:type="spellStart"/>
      <w:r>
        <w:rPr>
          <w:b/>
          <w:bCs/>
        </w:rPr>
        <w:t>Petunjuk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Wawancara</w:t>
      </w:r>
      <w:proofErr w:type="spellEnd"/>
    </w:p>
    <w:p w14:paraId="6DA135CB" w14:textId="303E6D33" w:rsidR="00FF1E4A" w:rsidRDefault="00E57FA9" w:rsidP="00E57FA9">
      <w:pPr>
        <w:pStyle w:val="DaftarParagraf"/>
        <w:spacing w:after="0" w:line="360" w:lineRule="auto"/>
        <w:ind w:left="360"/>
        <w:rPr>
          <w:b/>
          <w:bCs/>
        </w:rPr>
      </w:pPr>
      <w:r>
        <w:tab/>
      </w:r>
      <w:proofErr w:type="spellStart"/>
      <w:r>
        <w:t>Dalam</w:t>
      </w:r>
      <w:proofErr w:type="spellEnd"/>
      <w:r>
        <w:t xml:space="preserve"> </w:t>
      </w:r>
      <w:proofErr w:type="spellStart"/>
      <w:r>
        <w:t>rangka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skripsi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syarat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program S1 di </w:t>
      </w:r>
      <w:proofErr w:type="spellStart"/>
      <w:r>
        <w:t>Fakultas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dan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olitik</w:t>
      </w:r>
      <w:proofErr w:type="spellEnd"/>
      <w:r>
        <w:t xml:space="preserve"> (FISIP) Program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merintahan</w:t>
      </w:r>
      <w:proofErr w:type="spellEnd"/>
      <w:r>
        <w:t xml:space="preserve"> Universitas </w:t>
      </w:r>
      <w:proofErr w:type="spellStart"/>
      <w:r>
        <w:t>Pancasakti</w:t>
      </w:r>
      <w:proofErr w:type="spellEnd"/>
      <w:r>
        <w:t xml:space="preserve"> </w:t>
      </w:r>
      <w:proofErr w:type="spellStart"/>
      <w:r>
        <w:t>Tegal</w:t>
      </w:r>
      <w:proofErr w:type="spellEnd"/>
      <w:r>
        <w:t xml:space="preserve">,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mohon</w:t>
      </w:r>
      <w:proofErr w:type="spellEnd"/>
      <w:r>
        <w:t xml:space="preserve"> </w:t>
      </w:r>
      <w:proofErr w:type="spellStart"/>
      <w:r>
        <w:t>kesediaan</w:t>
      </w:r>
      <w:proofErr w:type="spellEnd"/>
      <w:r>
        <w:t xml:space="preserve"> Bapak /Ibu/ </w:t>
      </w:r>
      <w:proofErr w:type="spellStart"/>
      <w:r>
        <w:t>Saudar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r w:rsidRPr="00EA5D3A">
        <w:t>“</w:t>
      </w:r>
      <w:proofErr w:type="spellStart"/>
      <w:r w:rsidRPr="00EA5D3A">
        <w:rPr>
          <w:lang w:eastAsia="id-ID"/>
        </w:rPr>
        <w:t>Implementasi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Kebijakan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Instruksi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Bupati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Tegal</w:t>
      </w:r>
      <w:proofErr w:type="spellEnd"/>
      <w:r w:rsidRPr="00EA5D3A">
        <w:rPr>
          <w:lang w:eastAsia="id-ID"/>
        </w:rPr>
        <w:t xml:space="preserve"> No. 951 </w:t>
      </w:r>
      <w:proofErr w:type="spellStart"/>
      <w:r w:rsidRPr="00EA5D3A">
        <w:rPr>
          <w:lang w:eastAsia="id-ID"/>
        </w:rPr>
        <w:t>Tahun</w:t>
      </w:r>
      <w:proofErr w:type="spellEnd"/>
      <w:r w:rsidRPr="00EA5D3A">
        <w:rPr>
          <w:lang w:eastAsia="id-ID"/>
        </w:rPr>
        <w:t xml:space="preserve"> 2021 </w:t>
      </w:r>
      <w:proofErr w:type="spellStart"/>
      <w:r w:rsidRPr="00EA5D3A">
        <w:rPr>
          <w:lang w:eastAsia="id-ID"/>
        </w:rPr>
        <w:t>Tentang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Pengendalian</w:t>
      </w:r>
      <w:proofErr w:type="spellEnd"/>
      <w:r w:rsidRPr="00EA5D3A">
        <w:rPr>
          <w:lang w:eastAsia="id-ID"/>
        </w:rPr>
        <w:t xml:space="preserve"> Dan </w:t>
      </w:r>
      <w:proofErr w:type="spellStart"/>
      <w:r w:rsidRPr="00EA5D3A">
        <w:rPr>
          <w:lang w:eastAsia="id-ID"/>
        </w:rPr>
        <w:t>Pengelolaan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Manajemen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Pegawai</w:t>
      </w:r>
      <w:proofErr w:type="spellEnd"/>
      <w:r w:rsidRPr="00EA5D3A">
        <w:rPr>
          <w:lang w:eastAsia="id-ID"/>
        </w:rPr>
        <w:t xml:space="preserve"> Non </w:t>
      </w:r>
      <w:proofErr w:type="spellStart"/>
      <w:r w:rsidRPr="00EA5D3A">
        <w:rPr>
          <w:lang w:eastAsia="id-ID"/>
        </w:rPr>
        <w:t>Asn</w:t>
      </w:r>
      <w:proofErr w:type="spellEnd"/>
      <w:r w:rsidRPr="00EA5D3A">
        <w:rPr>
          <w:lang w:eastAsia="id-ID"/>
        </w:rPr>
        <w:t xml:space="preserve"> (</w:t>
      </w:r>
      <w:proofErr w:type="spellStart"/>
      <w:r w:rsidRPr="00EA5D3A">
        <w:rPr>
          <w:lang w:eastAsia="id-ID"/>
        </w:rPr>
        <w:t>Studi</w:t>
      </w:r>
      <w:proofErr w:type="spellEnd"/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Kasus</w:t>
      </w:r>
      <w:proofErr w:type="spellEnd"/>
      <w:r w:rsidRPr="00EA5D3A">
        <w:rPr>
          <w:lang w:eastAsia="id-ID"/>
        </w:rPr>
        <w:t xml:space="preserve"> </w:t>
      </w:r>
      <w:r w:rsidRPr="00EA5D3A">
        <w:rPr>
          <w:lang w:val="id-ID" w:eastAsia="id-ID"/>
        </w:rPr>
        <w:t xml:space="preserve">Pada Dinas Perhubungan </w:t>
      </w:r>
      <w:r w:rsidRPr="00EA5D3A">
        <w:rPr>
          <w:lang w:eastAsia="id-ID"/>
        </w:rPr>
        <w:t xml:space="preserve">Di </w:t>
      </w:r>
      <w:r w:rsidRPr="00EA5D3A">
        <w:rPr>
          <w:lang w:val="id-ID" w:eastAsia="id-ID"/>
        </w:rPr>
        <w:t>Kabupaten Tegal</w:t>
      </w:r>
      <w:r w:rsidRPr="00EA5D3A">
        <w:rPr>
          <w:lang w:eastAsia="id-ID"/>
        </w:rPr>
        <w:t xml:space="preserve"> </w:t>
      </w:r>
      <w:proofErr w:type="spellStart"/>
      <w:r w:rsidRPr="00EA5D3A">
        <w:rPr>
          <w:lang w:eastAsia="id-ID"/>
        </w:rPr>
        <w:t>Tahun</w:t>
      </w:r>
      <w:proofErr w:type="spellEnd"/>
      <w:r w:rsidRPr="00EA5D3A">
        <w:rPr>
          <w:lang w:eastAsia="id-ID"/>
        </w:rPr>
        <w:t xml:space="preserve"> 2023</w:t>
      </w:r>
      <w:r w:rsidRPr="00EA5D3A">
        <w:rPr>
          <w:rFonts w:cs="Times New Roman"/>
          <w:szCs w:val="24"/>
        </w:rPr>
        <w:t>)”</w:t>
      </w:r>
      <w:r>
        <w:t xml:space="preserve">.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sangat </w:t>
      </w:r>
      <w:proofErr w:type="spellStart"/>
      <w:r>
        <w:t>bergantung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lengkapan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,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di </w:t>
      </w:r>
      <w:proofErr w:type="spellStart"/>
      <w:r>
        <w:t>moho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sangat agar Bapak/ Ibu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jujur</w:t>
      </w:r>
      <w:proofErr w:type="spellEnd"/>
      <w:r>
        <w:t xml:space="preserve">, dan </w:t>
      </w:r>
      <w:proofErr w:type="spellStart"/>
      <w:r>
        <w:t>benar</w:t>
      </w:r>
      <w:proofErr w:type="spellEnd"/>
      <w:r>
        <w:t xml:space="preserve">. </w:t>
      </w:r>
    </w:p>
    <w:p w14:paraId="0CA9CDC1" w14:textId="77777777" w:rsidR="00FF1E4A" w:rsidRDefault="00FF1E4A" w:rsidP="00E57FA9">
      <w:pPr>
        <w:pStyle w:val="DaftarParagraf"/>
        <w:spacing w:after="0" w:line="360" w:lineRule="auto"/>
        <w:ind w:left="360"/>
        <w:rPr>
          <w:b/>
          <w:bCs/>
        </w:rPr>
      </w:pPr>
    </w:p>
    <w:p w14:paraId="36FBF462" w14:textId="77777777" w:rsidR="00E57FA9" w:rsidRDefault="00E57FA9">
      <w:pPr>
        <w:pStyle w:val="DaftarParagraf"/>
        <w:numPr>
          <w:ilvl w:val="0"/>
          <w:numId w:val="44"/>
        </w:numPr>
        <w:spacing w:after="0" w:line="360" w:lineRule="auto"/>
        <w:rPr>
          <w:b/>
          <w:bCs/>
        </w:rPr>
      </w:pPr>
      <w:proofErr w:type="spellStart"/>
      <w:r>
        <w:rPr>
          <w:b/>
          <w:bCs/>
        </w:rPr>
        <w:t>Identitas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Informan</w:t>
      </w:r>
      <w:proofErr w:type="spellEnd"/>
    </w:p>
    <w:p w14:paraId="7ADB31A2" w14:textId="2D5EF89A" w:rsidR="00E57FA9" w:rsidRDefault="00E57FA9" w:rsidP="00E57FA9">
      <w:pPr>
        <w:pStyle w:val="DaftarParagraf"/>
        <w:spacing w:after="0" w:line="360" w:lineRule="auto"/>
        <w:ind w:left="360"/>
      </w:pPr>
      <w:r w:rsidRPr="00F60E94">
        <w:rPr>
          <w:b/>
          <w:bCs/>
        </w:rPr>
        <w:t>Nama</w:t>
      </w:r>
      <w:r>
        <w:tab/>
      </w:r>
      <w:r>
        <w:tab/>
      </w:r>
      <w:proofErr w:type="gramStart"/>
      <w:r w:rsidR="00FF1E4A">
        <w:tab/>
      </w:r>
      <w:r>
        <w:t>:…</w:t>
      </w:r>
      <w:proofErr w:type="gramEnd"/>
      <w:r>
        <w:t>……...……………………………</w:t>
      </w:r>
      <w:r w:rsidR="00FF1E4A">
        <w:t>..</w:t>
      </w:r>
      <w:r>
        <w:t>………….</w:t>
      </w:r>
    </w:p>
    <w:p w14:paraId="460C127B" w14:textId="77777777" w:rsidR="00E57FA9" w:rsidRDefault="00E57FA9" w:rsidP="00E57FA9">
      <w:pPr>
        <w:pStyle w:val="DaftarParagraf"/>
        <w:spacing w:after="0" w:line="360" w:lineRule="auto"/>
        <w:ind w:left="360"/>
      </w:pPr>
      <w:proofErr w:type="spellStart"/>
      <w:r w:rsidRPr="00F60E94">
        <w:rPr>
          <w:b/>
          <w:bCs/>
        </w:rPr>
        <w:t>Jenis</w:t>
      </w:r>
      <w:proofErr w:type="spellEnd"/>
      <w:r w:rsidRPr="00F60E94">
        <w:rPr>
          <w:b/>
          <w:bCs/>
        </w:rPr>
        <w:t xml:space="preserve"> </w:t>
      </w:r>
      <w:proofErr w:type="spellStart"/>
      <w:r w:rsidRPr="00F60E94">
        <w:rPr>
          <w:b/>
          <w:bCs/>
        </w:rPr>
        <w:t>Kelamin</w:t>
      </w:r>
      <w:proofErr w:type="spellEnd"/>
      <w:r>
        <w:tab/>
      </w:r>
      <w:r>
        <w:tab/>
        <w:t xml:space="preserve">: </w:t>
      </w:r>
      <w:r w:rsidRPr="00EA5D3A">
        <w:rPr>
          <w:b/>
          <w:bCs/>
        </w:rPr>
        <w:t>L / P</w:t>
      </w:r>
    </w:p>
    <w:p w14:paraId="582DD19F" w14:textId="6FA7FC52" w:rsidR="00E57FA9" w:rsidRDefault="00E57FA9" w:rsidP="00E57FA9">
      <w:pPr>
        <w:pStyle w:val="DaftarParagraf"/>
        <w:spacing w:after="0" w:line="360" w:lineRule="auto"/>
        <w:ind w:left="360"/>
      </w:pPr>
      <w:proofErr w:type="spellStart"/>
      <w:r w:rsidRPr="00F60E94">
        <w:rPr>
          <w:b/>
          <w:bCs/>
        </w:rPr>
        <w:t>Pekerjaan</w:t>
      </w:r>
      <w:proofErr w:type="spellEnd"/>
      <w:r w:rsidRPr="00F60E94">
        <w:rPr>
          <w:b/>
          <w:bCs/>
        </w:rPr>
        <w:t xml:space="preserve"> (</w:t>
      </w:r>
      <w:proofErr w:type="spellStart"/>
      <w:r w:rsidRPr="00F60E94">
        <w:rPr>
          <w:b/>
          <w:bCs/>
        </w:rPr>
        <w:t>Jabatan</w:t>
      </w:r>
      <w:proofErr w:type="spellEnd"/>
      <w:r w:rsidRPr="00F60E94">
        <w:rPr>
          <w:b/>
          <w:bCs/>
        </w:rPr>
        <w:t>)</w:t>
      </w:r>
      <w:r>
        <w:tab/>
        <w:t>: ……...……</w:t>
      </w:r>
      <w:proofErr w:type="gramStart"/>
      <w:r>
        <w:t>…</w:t>
      </w:r>
      <w:r w:rsidR="00FF1E4A">
        <w:t>..</w:t>
      </w:r>
      <w:proofErr w:type="gramEnd"/>
      <w:r>
        <w:t>………………………………….</w:t>
      </w:r>
    </w:p>
    <w:p w14:paraId="5B5F1DF2" w14:textId="5B59ACC5" w:rsidR="00B22121" w:rsidRPr="00B22121" w:rsidRDefault="00E57FA9" w:rsidP="00FF1E4A">
      <w:pPr>
        <w:pStyle w:val="DaftarParagraf"/>
        <w:spacing w:after="0" w:line="360" w:lineRule="auto"/>
        <w:ind w:left="360"/>
        <w:jc w:val="left"/>
      </w:pPr>
      <w:r w:rsidRPr="00F60E94">
        <w:rPr>
          <w:b/>
          <w:bCs/>
        </w:rPr>
        <w:t>Alamat</w:t>
      </w:r>
      <w:r>
        <w:tab/>
      </w:r>
      <w:r>
        <w:tab/>
      </w:r>
      <w:r>
        <w:tab/>
        <w:t>:</w:t>
      </w:r>
      <w:r w:rsidR="00FF1E4A">
        <w:t xml:space="preserve"> …</w:t>
      </w:r>
      <w:proofErr w:type="gramStart"/>
      <w:r w:rsidR="00FF1E4A">
        <w:t>…..</w:t>
      </w:r>
      <w:proofErr w:type="gramEnd"/>
      <w:r>
        <w:t>…………………………………………</w:t>
      </w:r>
      <w:r w:rsidR="00FF1E4A">
        <w:t>...</w:t>
      </w:r>
      <w:r>
        <w:br/>
      </w:r>
      <w:r w:rsidRPr="00F60E94">
        <w:rPr>
          <w:b/>
          <w:bCs/>
        </w:rPr>
        <w:t>Tingkat Pendidikan</w:t>
      </w:r>
      <w:r>
        <w:tab/>
        <w:t>: …………</w:t>
      </w:r>
      <w:r w:rsidR="00FF1E4A">
        <w:t>..</w:t>
      </w:r>
      <w:r>
        <w:t>………………………………………</w:t>
      </w:r>
    </w:p>
    <w:p w14:paraId="61A9DF9D" w14:textId="522942F6" w:rsidR="00E57FA9" w:rsidRPr="000355D1" w:rsidRDefault="00E57FA9">
      <w:pPr>
        <w:pStyle w:val="DaftarParagraf"/>
        <w:numPr>
          <w:ilvl w:val="0"/>
          <w:numId w:val="44"/>
        </w:numPr>
        <w:spacing w:after="0" w:line="360" w:lineRule="auto"/>
        <w:rPr>
          <w:rFonts w:cs="Times New Roman"/>
          <w:szCs w:val="24"/>
        </w:rPr>
      </w:pPr>
      <w:proofErr w:type="spellStart"/>
      <w:r>
        <w:rPr>
          <w:b/>
          <w:bCs/>
        </w:rPr>
        <w:lastRenderedPageBreak/>
        <w:t>Pertanyaan</w:t>
      </w:r>
      <w:proofErr w:type="spellEnd"/>
      <w:r>
        <w:rPr>
          <w:b/>
          <w:bCs/>
        </w:rPr>
        <w:t xml:space="preserve"> </w:t>
      </w:r>
    </w:p>
    <w:p w14:paraId="13FACB95" w14:textId="526A2E82" w:rsidR="000355D1" w:rsidRPr="000D2649" w:rsidRDefault="000355D1">
      <w:pPr>
        <w:pStyle w:val="DaftarParagraf"/>
        <w:numPr>
          <w:ilvl w:val="0"/>
          <w:numId w:val="52"/>
        </w:numPr>
        <w:spacing w:after="0" w:line="480" w:lineRule="auto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</w:rPr>
        <w:t>Berkaita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denga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implementasi</w:t>
      </w:r>
      <w:proofErr w:type="spellEnd"/>
      <w:r w:rsidR="00FD16D0" w:rsidRPr="000D2649">
        <w:rPr>
          <w:rFonts w:cs="Times New Roman"/>
          <w:b/>
          <w:bCs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Kebijakan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Instruksi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Bupati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Tegal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No. 951 </w:t>
      </w:r>
      <w:proofErr w:type="spellStart"/>
      <w:r w:rsidR="00FD16D0" w:rsidRPr="000D2649">
        <w:rPr>
          <w:rFonts w:cs="Times New Roman"/>
          <w:b/>
          <w:bCs/>
          <w:lang w:eastAsia="id-ID"/>
        </w:rPr>
        <w:t>Tahun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2021 di Dinas </w:t>
      </w:r>
      <w:proofErr w:type="spellStart"/>
      <w:r w:rsidR="00FD16D0" w:rsidRPr="000D2649">
        <w:rPr>
          <w:rFonts w:cs="Times New Roman"/>
          <w:b/>
          <w:bCs/>
          <w:lang w:eastAsia="id-ID"/>
        </w:rPr>
        <w:t>Perhubungan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Kabupaten</w:t>
      </w:r>
      <w:proofErr w:type="spellEnd"/>
      <w:r w:rsidR="00FD16D0" w:rsidRPr="000D2649">
        <w:rPr>
          <w:rFonts w:cs="Times New Roman"/>
          <w:b/>
          <w:bCs/>
          <w:lang w:eastAsia="id-ID"/>
        </w:rPr>
        <w:t xml:space="preserve"> </w:t>
      </w:r>
      <w:proofErr w:type="spellStart"/>
      <w:r w:rsidR="00FD16D0" w:rsidRPr="000D2649">
        <w:rPr>
          <w:rFonts w:cs="Times New Roman"/>
          <w:b/>
          <w:bCs/>
          <w:lang w:eastAsia="id-ID"/>
        </w:rPr>
        <w:t>Tegal</w:t>
      </w:r>
      <w:proofErr w:type="spellEnd"/>
    </w:p>
    <w:p w14:paraId="68A9D287" w14:textId="7437EAFB" w:rsidR="00E57FA9" w:rsidRPr="00510D83" w:rsidRDefault="00E57FA9" w:rsidP="00510D83">
      <w:pPr>
        <w:pStyle w:val="DaftarParagraf"/>
        <w:spacing w:after="0" w:line="480" w:lineRule="auto"/>
        <w:ind w:left="360"/>
        <w:rPr>
          <w:rFonts w:cs="Times New Roman"/>
          <w:b/>
          <w:bCs/>
          <w:szCs w:val="24"/>
        </w:rPr>
      </w:pPr>
      <w:r w:rsidRPr="000D2649">
        <w:rPr>
          <w:rFonts w:cs="Times New Roman"/>
          <w:szCs w:val="24"/>
        </w:rPr>
        <w:tab/>
      </w:r>
      <w:r w:rsidRPr="000D2649">
        <w:rPr>
          <w:rFonts w:cs="Times New Roman"/>
          <w:b/>
          <w:bCs/>
          <w:szCs w:val="24"/>
        </w:rPr>
        <w:t xml:space="preserve">Program </w:t>
      </w:r>
      <w:r w:rsidRPr="000D2649">
        <w:rPr>
          <w:rFonts w:cs="Times New Roman"/>
          <w:szCs w:val="24"/>
        </w:rPr>
        <w:t>(</w:t>
      </w:r>
      <w:proofErr w:type="spellStart"/>
      <w:r w:rsidRPr="000D2649">
        <w:rPr>
          <w:rFonts w:cs="Times New Roman"/>
          <w:szCs w:val="24"/>
        </w:rPr>
        <w:t>Instruk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Bupat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Tegal</w:t>
      </w:r>
      <w:proofErr w:type="spellEnd"/>
      <w:r w:rsidRPr="000D2649">
        <w:rPr>
          <w:rFonts w:cs="Times New Roman"/>
          <w:szCs w:val="24"/>
        </w:rPr>
        <w:t xml:space="preserve"> No. 951 </w:t>
      </w:r>
      <w:proofErr w:type="spellStart"/>
      <w:r w:rsidRPr="000D2649">
        <w:rPr>
          <w:rFonts w:cs="Times New Roman"/>
          <w:szCs w:val="24"/>
        </w:rPr>
        <w:t>Tahun</w:t>
      </w:r>
      <w:proofErr w:type="spellEnd"/>
      <w:r w:rsidRPr="000D2649">
        <w:rPr>
          <w:rFonts w:cs="Times New Roman"/>
          <w:szCs w:val="24"/>
        </w:rPr>
        <w:t xml:space="preserve"> 2021)</w:t>
      </w:r>
      <w:r w:rsidR="00510D83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Mengendalikan</w:t>
      </w:r>
      <w:proofErr w:type="spellEnd"/>
      <w:r w:rsidRPr="000D2649">
        <w:rPr>
          <w:rFonts w:cs="Times New Roman"/>
          <w:szCs w:val="24"/>
        </w:rPr>
        <w:t xml:space="preserve"> dan </w:t>
      </w:r>
      <w:proofErr w:type="spellStart"/>
      <w:r w:rsidRPr="000D2649">
        <w:rPr>
          <w:rFonts w:cs="Times New Roman"/>
          <w:szCs w:val="24"/>
        </w:rPr>
        <w:t>Mengelola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Keberada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  <w:r w:rsidRPr="000D2649">
        <w:rPr>
          <w:rFonts w:cs="Times New Roman"/>
          <w:szCs w:val="24"/>
        </w:rPr>
        <w:t xml:space="preserve"> Non ASN</w:t>
      </w:r>
    </w:p>
    <w:p w14:paraId="55FE67B9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Penugasan</w:t>
      </w:r>
      <w:proofErr w:type="spellEnd"/>
    </w:p>
    <w:p w14:paraId="1BDE0684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ksana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nugas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epad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  <w:r w:rsidRPr="000D2649">
        <w:rPr>
          <w:rFonts w:cs="Times New Roman"/>
          <w:b/>
          <w:bCs/>
          <w:szCs w:val="24"/>
        </w:rPr>
        <w:t xml:space="preserve"> </w:t>
      </w:r>
    </w:p>
    <w:p w14:paraId="2FACB56B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Perjanji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Kontrak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Kerja</w:t>
      </w:r>
      <w:proofErr w:type="spellEnd"/>
    </w:p>
    <w:p w14:paraId="6B473D13" w14:textId="1A45FB67" w:rsidR="00FF1E4A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istem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ksana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rjanji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ontrak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erj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epad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  <w:r w:rsidRPr="000D2649">
        <w:rPr>
          <w:rFonts w:cs="Times New Roman"/>
          <w:b/>
          <w:bCs/>
          <w:szCs w:val="24"/>
        </w:rPr>
        <w:t xml:space="preserve"> </w:t>
      </w:r>
    </w:p>
    <w:p w14:paraId="388FF8BF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Penilaian</w:t>
      </w:r>
      <w:proofErr w:type="spellEnd"/>
      <w:r w:rsidRPr="000D2649">
        <w:rPr>
          <w:rFonts w:cs="Times New Roman"/>
          <w:szCs w:val="24"/>
        </w:rPr>
        <w:t xml:space="preserve"> Kinerja</w:t>
      </w:r>
    </w:p>
    <w:p w14:paraId="06469B32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istem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nilaian</w:t>
      </w:r>
      <w:proofErr w:type="spellEnd"/>
      <w:r w:rsidRPr="000D2649">
        <w:rPr>
          <w:rFonts w:cs="Times New Roman"/>
          <w:b/>
          <w:bCs/>
          <w:szCs w:val="24"/>
        </w:rPr>
        <w:t xml:space="preserve"> Kinerja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5DBC7E8A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Pemberhenti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</w:p>
    <w:p w14:paraId="234F68E0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istem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mberhenti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epad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38770CB4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Jenis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kerjaan</w:t>
      </w:r>
      <w:proofErr w:type="spellEnd"/>
    </w:p>
    <w:p w14:paraId="4A2F1920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nempat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erj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ebaga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tugas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yanan</w:t>
      </w:r>
      <w:proofErr w:type="spellEnd"/>
      <w:r w:rsidRPr="000D2649">
        <w:rPr>
          <w:rFonts w:cs="Times New Roman"/>
          <w:b/>
          <w:bCs/>
          <w:szCs w:val="24"/>
        </w:rPr>
        <w:t xml:space="preserve"> Publik </w:t>
      </w:r>
      <w:proofErr w:type="spellStart"/>
      <w:r w:rsidRPr="000D2649">
        <w:rPr>
          <w:rFonts w:cs="Times New Roman"/>
          <w:b/>
          <w:bCs/>
          <w:szCs w:val="24"/>
        </w:rPr>
        <w:t>Bag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0BE3C243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Honorium</w:t>
      </w:r>
      <w:proofErr w:type="spellEnd"/>
    </w:p>
    <w:p w14:paraId="2E880651" w14:textId="203E92CD" w:rsidR="00E57FA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istem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mberian</w:t>
      </w:r>
      <w:proofErr w:type="spellEnd"/>
      <w:r w:rsidRPr="000D2649">
        <w:rPr>
          <w:rFonts w:cs="Times New Roman"/>
          <w:b/>
          <w:bCs/>
          <w:szCs w:val="24"/>
        </w:rPr>
        <w:t xml:space="preserve"> Honorarium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1B928071" w14:textId="77777777" w:rsidR="00510D83" w:rsidRPr="000D2649" w:rsidRDefault="00510D83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</w:p>
    <w:p w14:paraId="0AAFD3F1" w14:textId="77777777" w:rsidR="00E57FA9" w:rsidRPr="000D2649" w:rsidRDefault="00E57FA9">
      <w:pPr>
        <w:pStyle w:val="DaftarParagraf"/>
        <w:numPr>
          <w:ilvl w:val="0"/>
          <w:numId w:val="48"/>
        </w:numPr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lastRenderedPageBreak/>
        <w:t>Tidak</w:t>
      </w:r>
      <w:proofErr w:type="spellEnd"/>
      <w:r w:rsidRPr="000D2649">
        <w:rPr>
          <w:rFonts w:cs="Times New Roman"/>
          <w:szCs w:val="24"/>
        </w:rPr>
        <w:t xml:space="preserve"> Ada </w:t>
      </w:r>
      <w:proofErr w:type="spellStart"/>
      <w:r w:rsidRPr="000D2649">
        <w:rPr>
          <w:rFonts w:cs="Times New Roman"/>
          <w:szCs w:val="24"/>
        </w:rPr>
        <w:t>Rekrutme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</w:p>
    <w:p w14:paraId="58FCE939" w14:textId="66BEDA55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Apakah</w:t>
      </w:r>
      <w:proofErr w:type="spellEnd"/>
      <w:r w:rsidRPr="000D2649">
        <w:rPr>
          <w:rFonts w:cs="Times New Roman"/>
          <w:b/>
          <w:bCs/>
          <w:szCs w:val="24"/>
        </w:rPr>
        <w:t xml:space="preserve">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etel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erlakuny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Instruk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upat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idak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lag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me</w:t>
      </w:r>
      <w:r w:rsidR="00B22121" w:rsidRPr="000D2649">
        <w:rPr>
          <w:rFonts w:cs="Times New Roman"/>
          <w:b/>
          <w:bCs/>
          <w:szCs w:val="24"/>
        </w:rPr>
        <w:t>rekrut</w:t>
      </w:r>
      <w:proofErr w:type="spellEnd"/>
      <w:r w:rsidR="00B22121"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="00B22121" w:rsidRPr="000D2649">
        <w:rPr>
          <w:rFonts w:cs="Times New Roman"/>
          <w:b/>
          <w:bCs/>
          <w:szCs w:val="24"/>
        </w:rPr>
        <w:t>pegawai</w:t>
      </w:r>
      <w:proofErr w:type="spellEnd"/>
      <w:r w:rsidR="00B22121" w:rsidRPr="000D2649">
        <w:rPr>
          <w:rFonts w:cs="Times New Roman"/>
          <w:b/>
          <w:bCs/>
          <w:szCs w:val="24"/>
        </w:rPr>
        <w:t xml:space="preserve"> non </w:t>
      </w:r>
      <w:proofErr w:type="spellStart"/>
      <w:r w:rsidR="00B22121" w:rsidRPr="000D2649">
        <w:rPr>
          <w:rFonts w:cs="Times New Roman"/>
          <w:b/>
          <w:bCs/>
          <w:szCs w:val="24"/>
        </w:rPr>
        <w:t>asn</w:t>
      </w:r>
      <w:proofErr w:type="spellEnd"/>
      <w:r w:rsidR="00B22121"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Baru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798C2770" w14:textId="77777777" w:rsidR="00E57FA9" w:rsidRPr="000D2649" w:rsidRDefault="00E57FA9">
      <w:pPr>
        <w:pStyle w:val="DaftarParagraf"/>
        <w:numPr>
          <w:ilvl w:val="0"/>
          <w:numId w:val="45"/>
        </w:numPr>
        <w:spacing w:after="0" w:line="480" w:lineRule="auto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Distribu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  <w:r w:rsidRPr="000D2649">
        <w:rPr>
          <w:rFonts w:cs="Times New Roman"/>
          <w:szCs w:val="24"/>
        </w:rPr>
        <w:t xml:space="preserve"> Non ASN </w:t>
      </w:r>
      <w:proofErr w:type="spellStart"/>
      <w:r w:rsidRPr="000D2649">
        <w:rPr>
          <w:rFonts w:cs="Times New Roman"/>
          <w:szCs w:val="24"/>
        </w:rPr>
        <w:t>Antar</w:t>
      </w:r>
      <w:proofErr w:type="spellEnd"/>
      <w:r w:rsidRPr="000D2649">
        <w:rPr>
          <w:rFonts w:cs="Times New Roman"/>
          <w:szCs w:val="24"/>
        </w:rPr>
        <w:t xml:space="preserve"> Daerah </w:t>
      </w:r>
      <w:proofErr w:type="spellStart"/>
      <w:r w:rsidRPr="000D2649">
        <w:rPr>
          <w:rFonts w:cs="Times New Roman"/>
          <w:szCs w:val="24"/>
        </w:rPr>
        <w:t>Secara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roporsional</w:t>
      </w:r>
      <w:proofErr w:type="spellEnd"/>
    </w:p>
    <w:p w14:paraId="10D1FDEF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Bagaim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ksana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Distribu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</w:t>
      </w:r>
      <w:proofErr w:type="spellStart"/>
      <w:r w:rsidRPr="000D2649">
        <w:rPr>
          <w:rFonts w:cs="Times New Roman"/>
          <w:b/>
          <w:bCs/>
          <w:szCs w:val="24"/>
        </w:rPr>
        <w:t>secar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roporsional</w:t>
      </w:r>
      <w:proofErr w:type="spellEnd"/>
      <w:r w:rsidRPr="000D2649">
        <w:rPr>
          <w:rFonts w:cs="Times New Roman"/>
          <w:b/>
          <w:bCs/>
          <w:szCs w:val="24"/>
        </w:rPr>
        <w:t xml:space="preserve">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6307723E" w14:textId="77777777" w:rsidR="00E57FA9" w:rsidRPr="000D2649" w:rsidRDefault="00E57FA9">
      <w:pPr>
        <w:pStyle w:val="DaftarParagraf"/>
        <w:numPr>
          <w:ilvl w:val="0"/>
          <w:numId w:val="45"/>
        </w:numPr>
        <w:spacing w:after="0" w:line="480" w:lineRule="auto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Pelarang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Bag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Kepala</w:t>
      </w:r>
      <w:proofErr w:type="spellEnd"/>
      <w:r w:rsidRPr="000D2649">
        <w:rPr>
          <w:rFonts w:cs="Times New Roman"/>
          <w:szCs w:val="24"/>
        </w:rPr>
        <w:t xml:space="preserve"> Daerah </w:t>
      </w:r>
      <w:proofErr w:type="spellStart"/>
      <w:r w:rsidRPr="000D2649">
        <w:rPr>
          <w:rFonts w:cs="Times New Roman"/>
          <w:szCs w:val="24"/>
        </w:rPr>
        <w:t>Untuk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ngangkat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  <w:r w:rsidRPr="000D2649">
        <w:rPr>
          <w:rFonts w:cs="Times New Roman"/>
          <w:szCs w:val="24"/>
        </w:rPr>
        <w:t xml:space="preserve"> Non ASN </w:t>
      </w:r>
      <w:proofErr w:type="spellStart"/>
      <w:r w:rsidRPr="000D2649">
        <w:rPr>
          <w:rFonts w:cs="Times New Roman"/>
          <w:szCs w:val="24"/>
        </w:rPr>
        <w:t>Baru</w:t>
      </w:r>
      <w:proofErr w:type="spellEnd"/>
    </w:p>
    <w:p w14:paraId="0DF5841E" w14:textId="0B3D0809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Apak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rangan</w:t>
      </w:r>
      <w:proofErr w:type="spellEnd"/>
      <w:r w:rsidRPr="000D2649">
        <w:rPr>
          <w:rFonts w:cs="Times New Roman"/>
          <w:b/>
          <w:bCs/>
          <w:szCs w:val="24"/>
        </w:rPr>
        <w:t xml:space="preserve"> yang </w:t>
      </w:r>
      <w:proofErr w:type="spellStart"/>
      <w:r w:rsidRPr="000D2649">
        <w:rPr>
          <w:rFonts w:cs="Times New Roman"/>
          <w:b/>
          <w:bCs/>
          <w:szCs w:val="24"/>
        </w:rPr>
        <w:t>berkait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de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ngangkat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</w:t>
      </w:r>
      <w:proofErr w:type="spellStart"/>
      <w:r w:rsidRPr="000D2649">
        <w:rPr>
          <w:rFonts w:cs="Times New Roman"/>
          <w:b/>
          <w:bCs/>
          <w:szCs w:val="24"/>
        </w:rPr>
        <w:t>Baru</w:t>
      </w:r>
      <w:proofErr w:type="spellEnd"/>
      <w:r w:rsidRPr="000D2649">
        <w:rPr>
          <w:rFonts w:cs="Times New Roman"/>
          <w:b/>
          <w:bCs/>
          <w:szCs w:val="24"/>
        </w:rPr>
        <w:t xml:space="preserve"> di </w:t>
      </w:r>
      <w:r w:rsidR="00B22121" w:rsidRPr="000D2649">
        <w:rPr>
          <w:rFonts w:cs="Times New Roman"/>
          <w:b/>
          <w:bCs/>
          <w:szCs w:val="24"/>
        </w:rPr>
        <w:t xml:space="preserve">DISHUB </w:t>
      </w:r>
      <w:proofErr w:type="spellStart"/>
      <w:r w:rsidR="00B22121" w:rsidRPr="000D2649">
        <w:rPr>
          <w:rFonts w:cs="Times New Roman"/>
          <w:b/>
          <w:bCs/>
          <w:szCs w:val="24"/>
        </w:rPr>
        <w:t>sudah</w:t>
      </w:r>
      <w:proofErr w:type="spellEnd"/>
      <w:r w:rsidR="00B22121"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="00B22121" w:rsidRPr="000D2649">
        <w:rPr>
          <w:rFonts w:cs="Times New Roman"/>
          <w:b/>
          <w:bCs/>
          <w:szCs w:val="24"/>
        </w:rPr>
        <w:t>dilakukan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1EDA337D" w14:textId="77777777" w:rsidR="00E57FA9" w:rsidRPr="000D2649" w:rsidRDefault="00E57FA9">
      <w:pPr>
        <w:pStyle w:val="DaftarParagraf"/>
        <w:numPr>
          <w:ilvl w:val="0"/>
          <w:numId w:val="46"/>
        </w:numPr>
        <w:spacing w:after="0" w:line="480" w:lineRule="auto"/>
        <w:rPr>
          <w:rFonts w:cs="Times New Roman"/>
          <w:b/>
          <w:bCs/>
          <w:szCs w:val="24"/>
        </w:rPr>
      </w:pPr>
      <w:r w:rsidRPr="000D2649">
        <w:rPr>
          <w:rFonts w:cs="Times New Roman"/>
          <w:b/>
          <w:bCs/>
          <w:szCs w:val="24"/>
        </w:rPr>
        <w:t xml:space="preserve">Target </w:t>
      </w:r>
      <w:r w:rsidRPr="000D2649">
        <w:rPr>
          <w:rFonts w:cs="Times New Roman"/>
          <w:szCs w:val="24"/>
        </w:rPr>
        <w:t>(</w:t>
      </w:r>
      <w:proofErr w:type="spellStart"/>
      <w:r w:rsidRPr="000D2649">
        <w:rPr>
          <w:rFonts w:cs="Times New Roman"/>
          <w:szCs w:val="24"/>
        </w:rPr>
        <w:t>Instruk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Bupat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Tegal</w:t>
      </w:r>
      <w:proofErr w:type="spellEnd"/>
      <w:r w:rsidRPr="000D2649">
        <w:rPr>
          <w:rFonts w:cs="Times New Roman"/>
          <w:szCs w:val="24"/>
        </w:rPr>
        <w:t xml:space="preserve"> No. 951 </w:t>
      </w:r>
      <w:proofErr w:type="spellStart"/>
      <w:r w:rsidRPr="000D2649">
        <w:rPr>
          <w:rFonts w:cs="Times New Roman"/>
          <w:szCs w:val="24"/>
        </w:rPr>
        <w:t>Tahun</w:t>
      </w:r>
      <w:proofErr w:type="spellEnd"/>
      <w:r w:rsidRPr="000D2649">
        <w:rPr>
          <w:rFonts w:cs="Times New Roman"/>
          <w:szCs w:val="24"/>
        </w:rPr>
        <w:t xml:space="preserve"> 2021)</w:t>
      </w:r>
    </w:p>
    <w:p w14:paraId="33F60BEA" w14:textId="77777777" w:rsidR="00E57FA9" w:rsidRPr="000D2649" w:rsidRDefault="00E57FA9">
      <w:pPr>
        <w:pStyle w:val="DaftarParagraf"/>
        <w:numPr>
          <w:ilvl w:val="1"/>
          <w:numId w:val="46"/>
        </w:numPr>
        <w:spacing w:after="0" w:line="480" w:lineRule="auto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Meningkatk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layanan</w:t>
      </w:r>
      <w:proofErr w:type="spellEnd"/>
      <w:r w:rsidRPr="000D2649">
        <w:rPr>
          <w:rFonts w:cs="Times New Roman"/>
          <w:szCs w:val="24"/>
        </w:rPr>
        <w:t xml:space="preserve"> Publik</w:t>
      </w:r>
    </w:p>
    <w:p w14:paraId="0133F11E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Apak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layanan</w:t>
      </w:r>
      <w:proofErr w:type="spellEnd"/>
      <w:r w:rsidRPr="000D2649">
        <w:rPr>
          <w:rFonts w:cs="Times New Roman"/>
          <w:b/>
          <w:bCs/>
          <w:szCs w:val="24"/>
        </w:rPr>
        <w:t xml:space="preserve"> Publik </w:t>
      </w:r>
      <w:proofErr w:type="spellStart"/>
      <w:r w:rsidRPr="000D2649">
        <w:rPr>
          <w:rFonts w:cs="Times New Roman"/>
          <w:b/>
          <w:bCs/>
          <w:szCs w:val="24"/>
        </w:rPr>
        <w:t>sud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esuai</w:t>
      </w:r>
      <w:proofErr w:type="spellEnd"/>
      <w:r w:rsidRPr="000D2649">
        <w:rPr>
          <w:rFonts w:cs="Times New Roman"/>
          <w:b/>
          <w:bCs/>
          <w:szCs w:val="24"/>
        </w:rPr>
        <w:t xml:space="preserve"> target </w:t>
      </w:r>
      <w:proofErr w:type="spellStart"/>
      <w:r w:rsidRPr="000D2649">
        <w:rPr>
          <w:rFonts w:cs="Times New Roman"/>
          <w:b/>
          <w:bCs/>
          <w:szCs w:val="24"/>
        </w:rPr>
        <w:t>setelah</w:t>
      </w:r>
      <w:proofErr w:type="spellEnd"/>
      <w:r w:rsidRPr="000D2649">
        <w:rPr>
          <w:rFonts w:cs="Times New Roman"/>
          <w:b/>
          <w:bCs/>
          <w:szCs w:val="24"/>
        </w:rPr>
        <w:t xml:space="preserve"> di </w:t>
      </w:r>
      <w:proofErr w:type="spellStart"/>
      <w:r w:rsidRPr="000D2649">
        <w:rPr>
          <w:rFonts w:cs="Times New Roman"/>
          <w:b/>
          <w:bCs/>
          <w:szCs w:val="24"/>
        </w:rPr>
        <w:t>jalankanny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Instruk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upat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No. 951 </w:t>
      </w:r>
      <w:proofErr w:type="spellStart"/>
      <w:r w:rsidRPr="000D2649">
        <w:rPr>
          <w:rFonts w:cs="Times New Roman"/>
          <w:b/>
          <w:bCs/>
          <w:szCs w:val="24"/>
        </w:rPr>
        <w:t>Tahun</w:t>
      </w:r>
      <w:proofErr w:type="spellEnd"/>
      <w:r w:rsidRPr="000D2649">
        <w:rPr>
          <w:rFonts w:cs="Times New Roman"/>
          <w:b/>
          <w:bCs/>
          <w:szCs w:val="24"/>
        </w:rPr>
        <w:t xml:space="preserve"> 2021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40B5CEF6" w14:textId="77777777" w:rsidR="00E57FA9" w:rsidRPr="000D2649" w:rsidRDefault="00E57FA9">
      <w:pPr>
        <w:pStyle w:val="DaftarParagraf"/>
        <w:numPr>
          <w:ilvl w:val="1"/>
          <w:numId w:val="46"/>
        </w:numPr>
        <w:spacing w:after="0" w:line="480" w:lineRule="auto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Meningkatkan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Administra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merintah</w:t>
      </w:r>
      <w:proofErr w:type="spellEnd"/>
      <w:r w:rsidRPr="000D2649">
        <w:rPr>
          <w:rFonts w:cs="Times New Roman"/>
          <w:szCs w:val="24"/>
        </w:rPr>
        <w:t xml:space="preserve"> &amp; Pembangunan</w:t>
      </w:r>
    </w:p>
    <w:p w14:paraId="19D17CA7" w14:textId="77777777" w:rsidR="00E57FA9" w:rsidRPr="000D2649" w:rsidRDefault="00E57FA9" w:rsidP="000D2649">
      <w:pPr>
        <w:pStyle w:val="DaftarParagraf"/>
        <w:spacing w:after="0" w:line="480" w:lineRule="auto"/>
        <w:ind w:left="785"/>
        <w:rPr>
          <w:rFonts w:cs="Times New Roman"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Apakah</w:t>
      </w:r>
      <w:proofErr w:type="spellEnd"/>
      <w:r w:rsidRPr="000D2649">
        <w:rPr>
          <w:rFonts w:cs="Times New Roman"/>
          <w:b/>
          <w:bCs/>
          <w:szCs w:val="24"/>
        </w:rPr>
        <w:t xml:space="preserve"> Ada </w:t>
      </w:r>
      <w:proofErr w:type="spellStart"/>
      <w:r w:rsidRPr="000D2649">
        <w:rPr>
          <w:rFonts w:cs="Times New Roman"/>
          <w:b/>
          <w:bCs/>
          <w:szCs w:val="24"/>
        </w:rPr>
        <w:t>Peningkat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istem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Administra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merintah</w:t>
      </w:r>
      <w:proofErr w:type="spellEnd"/>
      <w:r w:rsidRPr="000D2649">
        <w:rPr>
          <w:rFonts w:cs="Times New Roman"/>
          <w:b/>
          <w:bCs/>
          <w:szCs w:val="24"/>
        </w:rPr>
        <w:t xml:space="preserve"> &amp; Pembangunan </w:t>
      </w:r>
      <w:proofErr w:type="spellStart"/>
      <w:r w:rsidRPr="000D2649">
        <w:rPr>
          <w:rFonts w:cs="Times New Roman"/>
          <w:b/>
          <w:bCs/>
          <w:szCs w:val="24"/>
        </w:rPr>
        <w:t>setelah</w:t>
      </w:r>
      <w:proofErr w:type="spellEnd"/>
      <w:r w:rsidRPr="000D2649">
        <w:rPr>
          <w:rFonts w:cs="Times New Roman"/>
          <w:b/>
          <w:bCs/>
          <w:szCs w:val="24"/>
        </w:rPr>
        <w:t xml:space="preserve"> di </w:t>
      </w:r>
      <w:proofErr w:type="spellStart"/>
      <w:r w:rsidRPr="000D2649">
        <w:rPr>
          <w:rFonts w:cs="Times New Roman"/>
          <w:b/>
          <w:bCs/>
          <w:szCs w:val="24"/>
        </w:rPr>
        <w:t>jalankanny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Instruk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upat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No. 951 </w:t>
      </w:r>
      <w:proofErr w:type="spellStart"/>
      <w:r w:rsidRPr="000D2649">
        <w:rPr>
          <w:rFonts w:cs="Times New Roman"/>
          <w:b/>
          <w:bCs/>
          <w:szCs w:val="24"/>
        </w:rPr>
        <w:t>Tahun</w:t>
      </w:r>
      <w:proofErr w:type="spellEnd"/>
      <w:r w:rsidRPr="000D2649">
        <w:rPr>
          <w:rFonts w:cs="Times New Roman"/>
          <w:b/>
          <w:bCs/>
          <w:szCs w:val="24"/>
        </w:rPr>
        <w:t xml:space="preserve"> 2021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14A7C3F9" w14:textId="77777777" w:rsidR="00E57FA9" w:rsidRPr="000D2649" w:rsidRDefault="00E57FA9">
      <w:pPr>
        <w:pStyle w:val="DaftarParagraf"/>
        <w:numPr>
          <w:ilvl w:val="1"/>
          <w:numId w:val="46"/>
        </w:numPr>
        <w:spacing w:after="0" w:line="480" w:lineRule="auto"/>
        <w:ind w:left="791"/>
        <w:rPr>
          <w:rFonts w:cs="Times New Roman"/>
          <w:szCs w:val="24"/>
        </w:rPr>
      </w:pPr>
      <w:proofErr w:type="spellStart"/>
      <w:r w:rsidRPr="000D2649">
        <w:rPr>
          <w:rFonts w:cs="Times New Roman"/>
          <w:szCs w:val="24"/>
        </w:rPr>
        <w:t>Terwujudnya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Tertib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Administra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Pegawai</w:t>
      </w:r>
      <w:proofErr w:type="spellEnd"/>
      <w:r w:rsidRPr="000D2649">
        <w:rPr>
          <w:rFonts w:cs="Times New Roman"/>
          <w:szCs w:val="24"/>
        </w:rPr>
        <w:t xml:space="preserve"> Non ASN</w:t>
      </w:r>
    </w:p>
    <w:p w14:paraId="7B797218" w14:textId="202B21C4" w:rsidR="00E57FA9" w:rsidRPr="000D2649" w:rsidRDefault="00E57FA9" w:rsidP="000D2649">
      <w:pPr>
        <w:pStyle w:val="DaftarParagraf"/>
        <w:spacing w:after="0" w:line="480" w:lineRule="auto"/>
        <w:ind w:left="791"/>
        <w:rPr>
          <w:rFonts w:cs="Times New Roman"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Apak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ud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rwujudny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rtib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Administra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gawai</w:t>
      </w:r>
      <w:proofErr w:type="spellEnd"/>
      <w:r w:rsidRPr="000D2649">
        <w:rPr>
          <w:rFonts w:cs="Times New Roman"/>
          <w:b/>
          <w:bCs/>
          <w:szCs w:val="24"/>
        </w:rPr>
        <w:t xml:space="preserve"> Non ASN </w:t>
      </w:r>
      <w:proofErr w:type="spellStart"/>
      <w:r w:rsidRPr="000D2649">
        <w:rPr>
          <w:rFonts w:cs="Times New Roman"/>
          <w:b/>
          <w:bCs/>
          <w:szCs w:val="24"/>
        </w:rPr>
        <w:t>setelah</w:t>
      </w:r>
      <w:proofErr w:type="spellEnd"/>
      <w:r w:rsidRPr="000D2649">
        <w:rPr>
          <w:rFonts w:cs="Times New Roman"/>
          <w:b/>
          <w:bCs/>
          <w:szCs w:val="24"/>
        </w:rPr>
        <w:t xml:space="preserve"> di </w:t>
      </w:r>
      <w:proofErr w:type="spellStart"/>
      <w:r w:rsidRPr="000D2649">
        <w:rPr>
          <w:rFonts w:cs="Times New Roman"/>
          <w:b/>
          <w:bCs/>
          <w:szCs w:val="24"/>
        </w:rPr>
        <w:t>jalankanny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Instruk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upat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No. 951 </w:t>
      </w:r>
      <w:proofErr w:type="spellStart"/>
      <w:r w:rsidRPr="000D2649">
        <w:rPr>
          <w:rFonts w:cs="Times New Roman"/>
          <w:b/>
          <w:bCs/>
          <w:szCs w:val="24"/>
        </w:rPr>
        <w:t>Tahun</w:t>
      </w:r>
      <w:proofErr w:type="spellEnd"/>
      <w:r w:rsidRPr="000D2649">
        <w:rPr>
          <w:rFonts w:cs="Times New Roman"/>
          <w:b/>
          <w:bCs/>
          <w:szCs w:val="24"/>
        </w:rPr>
        <w:t xml:space="preserve"> 2021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proofErr w:type="gram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?</w:t>
      </w:r>
      <w:proofErr w:type="gramEnd"/>
    </w:p>
    <w:p w14:paraId="7D1AEC71" w14:textId="77777777" w:rsidR="00E57FA9" w:rsidRPr="000D2649" w:rsidRDefault="00E57FA9">
      <w:pPr>
        <w:pStyle w:val="DaftarParagraf"/>
        <w:numPr>
          <w:ilvl w:val="0"/>
          <w:numId w:val="46"/>
        </w:numPr>
        <w:spacing w:after="0" w:line="480" w:lineRule="auto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lastRenderedPageBreak/>
        <w:t>Pelaksan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r w:rsidRPr="000D2649">
        <w:rPr>
          <w:rFonts w:cs="Times New Roman"/>
          <w:szCs w:val="24"/>
        </w:rPr>
        <w:t>(</w:t>
      </w:r>
      <w:proofErr w:type="spellStart"/>
      <w:r w:rsidRPr="000D2649">
        <w:rPr>
          <w:rFonts w:cs="Times New Roman"/>
          <w:szCs w:val="24"/>
        </w:rPr>
        <w:t>Instruks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Bupati</w:t>
      </w:r>
      <w:proofErr w:type="spellEnd"/>
      <w:r w:rsidRPr="000D2649">
        <w:rPr>
          <w:rFonts w:cs="Times New Roman"/>
          <w:szCs w:val="24"/>
        </w:rPr>
        <w:t xml:space="preserve"> </w:t>
      </w:r>
      <w:proofErr w:type="spellStart"/>
      <w:r w:rsidRPr="000D2649">
        <w:rPr>
          <w:rFonts w:cs="Times New Roman"/>
          <w:szCs w:val="24"/>
        </w:rPr>
        <w:t>Tegal</w:t>
      </w:r>
      <w:proofErr w:type="spellEnd"/>
      <w:r w:rsidRPr="000D2649">
        <w:rPr>
          <w:rFonts w:cs="Times New Roman"/>
          <w:szCs w:val="24"/>
        </w:rPr>
        <w:t xml:space="preserve"> No. 951 </w:t>
      </w:r>
      <w:proofErr w:type="spellStart"/>
      <w:r w:rsidRPr="000D2649">
        <w:rPr>
          <w:rFonts w:cs="Times New Roman"/>
          <w:szCs w:val="24"/>
        </w:rPr>
        <w:t>Tahun</w:t>
      </w:r>
      <w:proofErr w:type="spellEnd"/>
      <w:r w:rsidRPr="000D2649">
        <w:rPr>
          <w:rFonts w:cs="Times New Roman"/>
          <w:szCs w:val="24"/>
        </w:rPr>
        <w:t xml:space="preserve"> 2021)</w:t>
      </w:r>
    </w:p>
    <w:p w14:paraId="43F7A15E" w14:textId="5E562AD8" w:rsidR="00FD16D0" w:rsidRDefault="00E57FA9">
      <w:pPr>
        <w:pStyle w:val="DaftarParagraf"/>
        <w:numPr>
          <w:ilvl w:val="1"/>
          <w:numId w:val="47"/>
        </w:numPr>
        <w:spacing w:after="0" w:line="480" w:lineRule="auto"/>
        <w:rPr>
          <w:rFonts w:cs="Times New Roman"/>
          <w:b/>
          <w:bCs/>
          <w:szCs w:val="24"/>
        </w:rPr>
      </w:pPr>
      <w:proofErr w:type="spellStart"/>
      <w:r w:rsidRPr="000D2649">
        <w:rPr>
          <w:rFonts w:cs="Times New Roman"/>
          <w:b/>
          <w:bCs/>
          <w:szCs w:val="24"/>
        </w:rPr>
        <w:t>Kepala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Perangkat</w:t>
      </w:r>
      <w:proofErr w:type="spellEnd"/>
      <w:r w:rsidRPr="000D2649">
        <w:rPr>
          <w:rFonts w:cs="Times New Roman"/>
          <w:b/>
          <w:bCs/>
          <w:szCs w:val="24"/>
        </w:rPr>
        <w:t xml:space="preserve"> Daerah </w:t>
      </w:r>
      <w:proofErr w:type="spellStart"/>
      <w:r w:rsidRPr="000D2649">
        <w:rPr>
          <w:rFonts w:cs="Times New Roman"/>
          <w:b/>
          <w:bCs/>
          <w:szCs w:val="24"/>
        </w:rPr>
        <w:t>Khususnya</w:t>
      </w:r>
      <w:proofErr w:type="spellEnd"/>
      <w:r w:rsidRPr="000D2649">
        <w:rPr>
          <w:rFonts w:cs="Times New Roman"/>
          <w:b/>
          <w:bCs/>
          <w:szCs w:val="24"/>
        </w:rPr>
        <w:t xml:space="preserve"> di Dinas </w:t>
      </w:r>
      <w:proofErr w:type="spellStart"/>
      <w:r w:rsidRPr="000D2649">
        <w:rPr>
          <w:rFonts w:cs="Times New Roman"/>
          <w:b/>
          <w:bCs/>
          <w:szCs w:val="24"/>
        </w:rPr>
        <w:t>Perhubung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Kabupate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Sudah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Menjalanka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Instruks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Bupati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spellStart"/>
      <w:r w:rsidRPr="000D2649">
        <w:rPr>
          <w:rFonts w:cs="Times New Roman"/>
          <w:b/>
          <w:bCs/>
          <w:szCs w:val="24"/>
        </w:rPr>
        <w:t>Tegal</w:t>
      </w:r>
      <w:proofErr w:type="spellEnd"/>
      <w:r w:rsidRPr="000D2649">
        <w:rPr>
          <w:rFonts w:cs="Times New Roman"/>
          <w:b/>
          <w:bCs/>
          <w:szCs w:val="24"/>
        </w:rPr>
        <w:t xml:space="preserve"> No. 951 </w:t>
      </w:r>
      <w:proofErr w:type="spellStart"/>
      <w:r w:rsidRPr="000D2649">
        <w:rPr>
          <w:rFonts w:cs="Times New Roman"/>
          <w:b/>
          <w:bCs/>
          <w:szCs w:val="24"/>
        </w:rPr>
        <w:t>Tahun</w:t>
      </w:r>
      <w:proofErr w:type="spellEnd"/>
      <w:r w:rsidRPr="000D2649">
        <w:rPr>
          <w:rFonts w:cs="Times New Roman"/>
          <w:b/>
          <w:bCs/>
          <w:szCs w:val="24"/>
        </w:rPr>
        <w:t xml:space="preserve"> </w:t>
      </w:r>
      <w:proofErr w:type="gramStart"/>
      <w:r w:rsidRPr="000D2649">
        <w:rPr>
          <w:rFonts w:cs="Times New Roman"/>
          <w:b/>
          <w:bCs/>
          <w:szCs w:val="24"/>
        </w:rPr>
        <w:t>2021 ?</w:t>
      </w:r>
      <w:proofErr w:type="gramEnd"/>
    </w:p>
    <w:p w14:paraId="2AB6785C" w14:textId="77777777" w:rsidR="00510D83" w:rsidRPr="000D2649" w:rsidRDefault="00510D83" w:rsidP="00510D83">
      <w:pPr>
        <w:pStyle w:val="DaftarParagraf"/>
        <w:spacing w:after="0" w:line="480" w:lineRule="auto"/>
        <w:ind w:left="785"/>
        <w:rPr>
          <w:rFonts w:cs="Times New Roman"/>
          <w:b/>
          <w:bCs/>
          <w:szCs w:val="24"/>
        </w:rPr>
      </w:pPr>
    </w:p>
    <w:p w14:paraId="11423A61" w14:textId="1E1983E0" w:rsidR="000D2649" w:rsidRPr="00E06126" w:rsidRDefault="00FD16D0" w:rsidP="00E06126">
      <w:pPr>
        <w:pStyle w:val="DaftarParagraf"/>
        <w:numPr>
          <w:ilvl w:val="0"/>
          <w:numId w:val="57"/>
        </w:numPr>
        <w:spacing w:line="480" w:lineRule="auto"/>
        <w:rPr>
          <w:b/>
          <w:bCs/>
        </w:rPr>
      </w:pPr>
      <w:proofErr w:type="spellStart"/>
      <w:r w:rsidRPr="00E06126">
        <w:rPr>
          <w:b/>
          <w:bCs/>
        </w:rPr>
        <w:t>Berkaitan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pelaksanaan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perjanjian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kerja</w:t>
      </w:r>
      <w:proofErr w:type="spellEnd"/>
      <w:r w:rsidRPr="00E06126">
        <w:rPr>
          <w:b/>
          <w:bCs/>
        </w:rPr>
        <w:t xml:space="preserve"> Non ASN </w:t>
      </w:r>
      <w:proofErr w:type="spellStart"/>
      <w:r w:rsidRPr="00E06126">
        <w:rPr>
          <w:b/>
          <w:bCs/>
        </w:rPr>
        <w:t>setelah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adanya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Instruksi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Bupati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Tegal</w:t>
      </w:r>
      <w:proofErr w:type="spellEnd"/>
      <w:r w:rsidRPr="00E06126">
        <w:rPr>
          <w:b/>
          <w:bCs/>
        </w:rPr>
        <w:t xml:space="preserve"> No. 951 </w:t>
      </w:r>
      <w:proofErr w:type="spellStart"/>
      <w:r w:rsidRPr="00E06126">
        <w:rPr>
          <w:b/>
          <w:bCs/>
        </w:rPr>
        <w:t>Tahun</w:t>
      </w:r>
      <w:proofErr w:type="spellEnd"/>
      <w:r w:rsidRPr="00E06126">
        <w:rPr>
          <w:b/>
          <w:bCs/>
        </w:rPr>
        <w:t xml:space="preserve"> 2021 di Dinas </w:t>
      </w:r>
      <w:proofErr w:type="spellStart"/>
      <w:r w:rsidRPr="00E06126">
        <w:rPr>
          <w:b/>
          <w:bCs/>
        </w:rPr>
        <w:t>Perhubungan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Kabupaten</w:t>
      </w:r>
      <w:proofErr w:type="spellEnd"/>
      <w:r w:rsidRPr="00E06126">
        <w:rPr>
          <w:b/>
          <w:bCs/>
        </w:rPr>
        <w:t xml:space="preserve"> </w:t>
      </w:r>
      <w:proofErr w:type="spellStart"/>
      <w:r w:rsidRPr="00E06126">
        <w:rPr>
          <w:b/>
          <w:bCs/>
        </w:rPr>
        <w:t>Tegal</w:t>
      </w:r>
      <w:proofErr w:type="spellEnd"/>
    </w:p>
    <w:p w14:paraId="09284BCE" w14:textId="77777777" w:rsidR="000D2649" w:rsidRPr="000D2649" w:rsidRDefault="000D2649">
      <w:pPr>
        <w:pStyle w:val="DaftarParagraf"/>
        <w:numPr>
          <w:ilvl w:val="0"/>
          <w:numId w:val="53"/>
        </w:numPr>
        <w:spacing w:line="480" w:lineRule="auto"/>
        <w:rPr>
          <w:rFonts w:cs="Times New Roman"/>
          <w:szCs w:val="26"/>
        </w:rPr>
      </w:pPr>
      <w:proofErr w:type="spellStart"/>
      <w:r w:rsidRPr="000D2649">
        <w:rPr>
          <w:rFonts w:cs="Times New Roman"/>
        </w:rPr>
        <w:t>Bagaimana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panda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menurut</w:t>
      </w:r>
      <w:proofErr w:type="spellEnd"/>
      <w:r w:rsidRPr="000D2649">
        <w:rPr>
          <w:rFonts w:cs="Times New Roman"/>
        </w:rPr>
        <w:t xml:space="preserve"> Bapak/ Ibu </w:t>
      </w:r>
      <w:proofErr w:type="spellStart"/>
      <w:r w:rsidRPr="000D2649">
        <w:rPr>
          <w:rFonts w:cs="Times New Roman"/>
        </w:rPr>
        <w:t>berkait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de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Instruks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Bupat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Tegal</w:t>
      </w:r>
      <w:proofErr w:type="spellEnd"/>
      <w:r w:rsidRPr="000D2649">
        <w:rPr>
          <w:rFonts w:cs="Times New Roman"/>
        </w:rPr>
        <w:t xml:space="preserve"> No. 951 </w:t>
      </w:r>
      <w:proofErr w:type="spellStart"/>
      <w:r w:rsidRPr="000D2649">
        <w:rPr>
          <w:rFonts w:cs="Times New Roman"/>
        </w:rPr>
        <w:t>Tahun</w:t>
      </w:r>
      <w:proofErr w:type="spellEnd"/>
      <w:r w:rsidRPr="000D2649">
        <w:rPr>
          <w:rFonts w:cs="Times New Roman"/>
        </w:rPr>
        <w:t xml:space="preserve"> 2021 </w:t>
      </w:r>
      <w:proofErr w:type="gramStart"/>
      <w:r w:rsidRPr="000D2649">
        <w:rPr>
          <w:rFonts w:cs="Times New Roman"/>
        </w:rPr>
        <w:t xml:space="preserve">( </w:t>
      </w:r>
      <w:proofErr w:type="spellStart"/>
      <w:r w:rsidRPr="000D2649">
        <w:rPr>
          <w:rFonts w:cs="Times New Roman"/>
        </w:rPr>
        <w:t>Setelah</w:t>
      </w:r>
      <w:proofErr w:type="spellEnd"/>
      <w:proofErr w:type="gram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Berlakunya</w:t>
      </w:r>
      <w:proofErr w:type="spellEnd"/>
      <w:r w:rsidRPr="000D2649">
        <w:rPr>
          <w:rFonts w:cs="Times New Roman"/>
        </w:rPr>
        <w:t xml:space="preserve"> UU No. 5 </w:t>
      </w:r>
      <w:proofErr w:type="spellStart"/>
      <w:r w:rsidRPr="000D2649">
        <w:rPr>
          <w:rFonts w:cs="Times New Roman"/>
        </w:rPr>
        <w:t>Tahun</w:t>
      </w:r>
      <w:proofErr w:type="spellEnd"/>
      <w:r w:rsidRPr="000D2649">
        <w:rPr>
          <w:rFonts w:cs="Times New Roman"/>
        </w:rPr>
        <w:t xml:space="preserve"> 2014 &amp; PP No. 49 </w:t>
      </w:r>
      <w:proofErr w:type="spellStart"/>
      <w:r w:rsidRPr="000D2649">
        <w:rPr>
          <w:rFonts w:cs="Times New Roman"/>
        </w:rPr>
        <w:t>Tahun</w:t>
      </w:r>
      <w:proofErr w:type="spellEnd"/>
      <w:r w:rsidRPr="000D2649">
        <w:rPr>
          <w:rFonts w:cs="Times New Roman"/>
        </w:rPr>
        <w:t xml:space="preserve"> 2018 ) </w:t>
      </w:r>
      <w:proofErr w:type="spellStart"/>
      <w:r w:rsidRPr="000D2649">
        <w:rPr>
          <w:rFonts w:cs="Times New Roman"/>
        </w:rPr>
        <w:t>berkait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de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pengendalian</w:t>
      </w:r>
      <w:proofErr w:type="spellEnd"/>
      <w:r w:rsidRPr="000D2649">
        <w:rPr>
          <w:rFonts w:cs="Times New Roman"/>
        </w:rPr>
        <w:t xml:space="preserve"> dan </w:t>
      </w:r>
      <w:proofErr w:type="spellStart"/>
      <w:r w:rsidRPr="000D2649">
        <w:rPr>
          <w:rFonts w:cs="Times New Roman"/>
        </w:rPr>
        <w:t>pengelola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manajeme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pegawai</w:t>
      </w:r>
      <w:proofErr w:type="spellEnd"/>
      <w:r w:rsidRPr="000D2649">
        <w:rPr>
          <w:rFonts w:cs="Times New Roman"/>
        </w:rPr>
        <w:t xml:space="preserve"> Non ASN </w:t>
      </w:r>
      <w:proofErr w:type="spellStart"/>
      <w:r w:rsidRPr="000D2649">
        <w:rPr>
          <w:rFonts w:cs="Times New Roman"/>
        </w:rPr>
        <w:t>khususnya</w:t>
      </w:r>
      <w:proofErr w:type="spellEnd"/>
      <w:r w:rsidRPr="000D2649">
        <w:rPr>
          <w:rFonts w:cs="Times New Roman"/>
        </w:rPr>
        <w:t xml:space="preserve"> di Dinas </w:t>
      </w:r>
      <w:proofErr w:type="spellStart"/>
      <w:r w:rsidRPr="000D2649">
        <w:rPr>
          <w:rFonts w:cs="Times New Roman"/>
        </w:rPr>
        <w:t>Perhubu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Kabupate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Tegal</w:t>
      </w:r>
      <w:proofErr w:type="spellEnd"/>
      <w:r w:rsidRPr="000D2649">
        <w:rPr>
          <w:rFonts w:cs="Times New Roman"/>
        </w:rPr>
        <w:t xml:space="preserve"> ? </w:t>
      </w:r>
    </w:p>
    <w:p w14:paraId="41CD86E4" w14:textId="77777777" w:rsidR="000D2649" w:rsidRPr="000D2649" w:rsidRDefault="000D2649">
      <w:pPr>
        <w:pStyle w:val="DaftarParagraf"/>
        <w:numPr>
          <w:ilvl w:val="0"/>
          <w:numId w:val="53"/>
        </w:numPr>
        <w:spacing w:line="480" w:lineRule="auto"/>
        <w:rPr>
          <w:rFonts w:cs="Times New Roman"/>
          <w:szCs w:val="26"/>
        </w:rPr>
      </w:pPr>
      <w:r w:rsidRPr="000D2649">
        <w:rPr>
          <w:rFonts w:eastAsia="Times New Roman" w:cs="Times New Roman"/>
          <w:color w:val="auto"/>
          <w:szCs w:val="24"/>
          <w:lang w:val="id-ID" w:eastAsia="id-ID"/>
        </w:rPr>
        <w:t xml:space="preserve">Bagaimana Dampak dari </w:t>
      </w:r>
      <w:proofErr w:type="spellStart"/>
      <w:r w:rsidRPr="000D2649">
        <w:rPr>
          <w:rFonts w:eastAsia="Times New Roman" w:cs="Times New Roman"/>
          <w:color w:val="auto"/>
          <w:szCs w:val="24"/>
          <w:lang w:val="id-ID" w:eastAsia="id-ID"/>
        </w:rPr>
        <w:t>Intruksi</w:t>
      </w:r>
      <w:proofErr w:type="spellEnd"/>
      <w:r w:rsidRPr="000D2649">
        <w:rPr>
          <w:rFonts w:eastAsia="Times New Roman" w:cs="Times New Roman"/>
          <w:color w:val="auto"/>
          <w:szCs w:val="24"/>
          <w:lang w:val="id-ID" w:eastAsia="id-ID"/>
        </w:rPr>
        <w:t xml:space="preserve"> Bupati Tegal No. 951 Tahun 2021 Terhadap Jalannya Kepegawaian di Dinas Perhubungan Kabupaten Tegal ?</w:t>
      </w:r>
    </w:p>
    <w:p w14:paraId="19512603" w14:textId="77777777" w:rsidR="000D2649" w:rsidRPr="000D2649" w:rsidRDefault="000D2649">
      <w:pPr>
        <w:pStyle w:val="DaftarParagraf"/>
        <w:numPr>
          <w:ilvl w:val="0"/>
          <w:numId w:val="53"/>
        </w:numPr>
        <w:spacing w:line="480" w:lineRule="auto"/>
        <w:rPr>
          <w:rFonts w:cs="Times New Roman"/>
          <w:szCs w:val="26"/>
        </w:rPr>
      </w:pPr>
      <w:r w:rsidRPr="000D2649">
        <w:rPr>
          <w:rFonts w:eastAsia="Times New Roman" w:cs="Times New Roman"/>
          <w:color w:val="auto"/>
          <w:szCs w:val="24"/>
          <w:lang w:val="id-ID" w:eastAsia="id-ID"/>
        </w:rPr>
        <w:t xml:space="preserve">Bagaimana Status Pegawai Non ASN Setelah Berlakunya Instruksi Bupati Tegal No. 951 Tahun 2021 ? </w:t>
      </w:r>
    </w:p>
    <w:p w14:paraId="68B08353" w14:textId="77777777" w:rsidR="000D2649" w:rsidRPr="000D2649" w:rsidRDefault="00E57FA9">
      <w:pPr>
        <w:pStyle w:val="DaftarParagraf"/>
        <w:numPr>
          <w:ilvl w:val="0"/>
          <w:numId w:val="53"/>
        </w:numPr>
        <w:spacing w:line="480" w:lineRule="auto"/>
        <w:rPr>
          <w:rFonts w:cs="Times New Roman"/>
          <w:szCs w:val="26"/>
        </w:rPr>
      </w:pPr>
      <w:proofErr w:type="spellStart"/>
      <w:r w:rsidRPr="000D2649">
        <w:rPr>
          <w:rFonts w:cs="Times New Roman"/>
        </w:rPr>
        <w:t>Sudah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Tepatkah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Instruks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Bupat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Tegal</w:t>
      </w:r>
      <w:proofErr w:type="spellEnd"/>
      <w:r w:rsidRPr="000D2649">
        <w:rPr>
          <w:rFonts w:cs="Times New Roman"/>
        </w:rPr>
        <w:t xml:space="preserve"> No. 951 </w:t>
      </w:r>
      <w:proofErr w:type="spellStart"/>
      <w:r w:rsidRPr="000D2649">
        <w:rPr>
          <w:rFonts w:cs="Times New Roman"/>
        </w:rPr>
        <w:t>Tahun</w:t>
      </w:r>
      <w:proofErr w:type="spellEnd"/>
      <w:r w:rsidRPr="000D2649">
        <w:rPr>
          <w:rFonts w:cs="Times New Roman"/>
        </w:rPr>
        <w:t xml:space="preserve"> 2021 </w:t>
      </w:r>
      <w:proofErr w:type="spellStart"/>
      <w:r w:rsidRPr="000D2649">
        <w:rPr>
          <w:rFonts w:cs="Times New Roman"/>
        </w:rPr>
        <w:t>untuk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diterapkan</w:t>
      </w:r>
      <w:proofErr w:type="spellEnd"/>
      <w:r w:rsidRPr="000D2649">
        <w:rPr>
          <w:rFonts w:cs="Times New Roman"/>
        </w:rPr>
        <w:t xml:space="preserve"> di Dinas </w:t>
      </w:r>
      <w:proofErr w:type="spellStart"/>
      <w:r w:rsidRPr="000D2649">
        <w:rPr>
          <w:rFonts w:cs="Times New Roman"/>
        </w:rPr>
        <w:t>Perhubu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Kabupaten</w:t>
      </w:r>
      <w:proofErr w:type="spellEnd"/>
      <w:r w:rsidRPr="000D2649">
        <w:rPr>
          <w:rFonts w:cs="Times New Roman"/>
        </w:rPr>
        <w:t xml:space="preserve"> </w:t>
      </w:r>
      <w:proofErr w:type="spellStart"/>
      <w:proofErr w:type="gramStart"/>
      <w:r w:rsidRPr="000D2649">
        <w:rPr>
          <w:rFonts w:cs="Times New Roman"/>
        </w:rPr>
        <w:t>Tegal</w:t>
      </w:r>
      <w:proofErr w:type="spellEnd"/>
      <w:r w:rsidRPr="000D2649">
        <w:rPr>
          <w:rFonts w:cs="Times New Roman"/>
        </w:rPr>
        <w:t xml:space="preserve"> ?</w:t>
      </w:r>
      <w:proofErr w:type="gramEnd"/>
    </w:p>
    <w:p w14:paraId="3B8689AF" w14:textId="3275B514" w:rsidR="00E57FA9" w:rsidRPr="000D2649" w:rsidRDefault="00E57FA9">
      <w:pPr>
        <w:pStyle w:val="DaftarParagraf"/>
        <w:numPr>
          <w:ilvl w:val="0"/>
          <w:numId w:val="53"/>
        </w:numPr>
        <w:spacing w:line="480" w:lineRule="auto"/>
        <w:rPr>
          <w:rFonts w:cs="Times New Roman"/>
          <w:szCs w:val="26"/>
        </w:rPr>
      </w:pPr>
      <w:proofErr w:type="spellStart"/>
      <w:r w:rsidRPr="000D2649">
        <w:rPr>
          <w:rFonts w:cs="Times New Roman"/>
        </w:rPr>
        <w:t>Adakah</w:t>
      </w:r>
      <w:proofErr w:type="spellEnd"/>
      <w:r w:rsidRPr="000D2649">
        <w:rPr>
          <w:rFonts w:cs="Times New Roman"/>
        </w:rPr>
        <w:t xml:space="preserve"> Saran </w:t>
      </w:r>
      <w:proofErr w:type="spellStart"/>
      <w:r w:rsidRPr="000D2649">
        <w:rPr>
          <w:rFonts w:cs="Times New Roman"/>
        </w:rPr>
        <w:t>Berkait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dengan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Instruks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Bupati</w:t>
      </w:r>
      <w:proofErr w:type="spellEnd"/>
      <w:r w:rsidRPr="000D2649">
        <w:rPr>
          <w:rFonts w:cs="Times New Roman"/>
        </w:rPr>
        <w:t xml:space="preserve"> </w:t>
      </w:r>
      <w:proofErr w:type="spellStart"/>
      <w:r w:rsidRPr="000D2649">
        <w:rPr>
          <w:rFonts w:cs="Times New Roman"/>
        </w:rPr>
        <w:t>Tegal</w:t>
      </w:r>
      <w:proofErr w:type="spellEnd"/>
      <w:r w:rsidRPr="000D2649">
        <w:rPr>
          <w:rFonts w:cs="Times New Roman"/>
        </w:rPr>
        <w:t xml:space="preserve"> No. 951 </w:t>
      </w:r>
      <w:proofErr w:type="spellStart"/>
      <w:r w:rsidRPr="000D2649">
        <w:rPr>
          <w:rFonts w:cs="Times New Roman"/>
        </w:rPr>
        <w:t>Tahun</w:t>
      </w:r>
      <w:proofErr w:type="spellEnd"/>
      <w:r w:rsidRPr="000D2649">
        <w:rPr>
          <w:rFonts w:cs="Times New Roman"/>
        </w:rPr>
        <w:t xml:space="preserve"> </w:t>
      </w:r>
      <w:proofErr w:type="gramStart"/>
      <w:r w:rsidRPr="000D2649">
        <w:rPr>
          <w:rFonts w:cs="Times New Roman"/>
        </w:rPr>
        <w:t>2021 ?</w:t>
      </w:r>
      <w:proofErr w:type="gramEnd"/>
    </w:p>
    <w:p w14:paraId="20F84C29" w14:textId="77777777" w:rsidR="00E57FA9" w:rsidRDefault="00E57FA9" w:rsidP="00E57FA9">
      <w:pPr>
        <w:pStyle w:val="DaftarParagraf"/>
        <w:spacing w:after="0" w:line="360" w:lineRule="auto"/>
        <w:ind w:left="785"/>
        <w:jc w:val="center"/>
        <w:rPr>
          <w:rFonts w:cs="Times New Roman"/>
          <w:b/>
          <w:bCs/>
          <w:szCs w:val="24"/>
        </w:rPr>
        <w:sectPr w:rsidR="00E57FA9" w:rsidSect="00FF1E4A">
          <w:pgSz w:w="11900" w:h="16840"/>
          <w:pgMar w:top="2268" w:right="1701" w:bottom="1701" w:left="2268" w:header="708" w:footer="708" w:gutter="0"/>
          <w:cols w:space="708"/>
          <w:docGrid w:linePitch="360"/>
        </w:sectPr>
      </w:pPr>
    </w:p>
    <w:p w14:paraId="40F5CA60" w14:textId="50A046A1" w:rsidR="00510D83" w:rsidRDefault="00E57FA9" w:rsidP="00222F21">
      <w:pPr>
        <w:pStyle w:val="DaftarParagraf"/>
        <w:spacing w:after="0" w:line="360" w:lineRule="auto"/>
        <w:ind w:left="785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lastRenderedPageBreak/>
        <w:t>JAWABAN HASIL WAWANCARA</w:t>
      </w:r>
    </w:p>
    <w:p w14:paraId="2FC27BBC" w14:textId="77777777" w:rsidR="00222F21" w:rsidRPr="00222F21" w:rsidRDefault="00222F21" w:rsidP="00222F21">
      <w:pPr>
        <w:pStyle w:val="DaftarParagraf"/>
        <w:spacing w:after="0" w:line="360" w:lineRule="auto"/>
        <w:ind w:left="785"/>
        <w:jc w:val="center"/>
        <w:rPr>
          <w:rFonts w:cs="Times New Roman"/>
          <w:b/>
          <w:bCs/>
          <w:szCs w:val="24"/>
        </w:rPr>
      </w:pPr>
    </w:p>
    <w:p w14:paraId="68A831DE" w14:textId="30619978" w:rsidR="00510D83" w:rsidRPr="00510D83" w:rsidRDefault="00510D83" w:rsidP="00510D83">
      <w:pPr>
        <w:spacing w:line="480" w:lineRule="auto"/>
        <w:ind w:left="340"/>
        <w:rPr>
          <w:b/>
          <w:bCs/>
          <w:szCs w:val="24"/>
        </w:rPr>
      </w:pPr>
      <w:proofErr w:type="spellStart"/>
      <w:r w:rsidRPr="00510D83">
        <w:rPr>
          <w:b/>
          <w:bCs/>
        </w:rPr>
        <w:t>Berkaitan</w:t>
      </w:r>
      <w:proofErr w:type="spellEnd"/>
      <w:r w:rsidRPr="00510D83">
        <w:rPr>
          <w:b/>
          <w:bCs/>
        </w:rPr>
        <w:t xml:space="preserve"> </w:t>
      </w:r>
      <w:proofErr w:type="spellStart"/>
      <w:r w:rsidRPr="00510D83">
        <w:rPr>
          <w:b/>
          <w:bCs/>
        </w:rPr>
        <w:t>dengan</w:t>
      </w:r>
      <w:proofErr w:type="spellEnd"/>
      <w:r w:rsidRPr="00510D83">
        <w:rPr>
          <w:b/>
          <w:bCs/>
        </w:rPr>
        <w:t xml:space="preserve"> </w:t>
      </w:r>
      <w:proofErr w:type="spellStart"/>
      <w:r w:rsidRPr="00510D83">
        <w:rPr>
          <w:b/>
          <w:bCs/>
        </w:rPr>
        <w:t>implementasi</w:t>
      </w:r>
      <w:proofErr w:type="spellEnd"/>
      <w:r w:rsidRPr="00510D83">
        <w:rPr>
          <w:b/>
          <w:bCs/>
        </w:rPr>
        <w:t xml:space="preserve"> </w:t>
      </w:r>
      <w:proofErr w:type="spellStart"/>
      <w:r w:rsidRPr="00510D83">
        <w:rPr>
          <w:b/>
          <w:bCs/>
          <w:lang w:eastAsia="id-ID"/>
        </w:rPr>
        <w:t>Kebijakan</w:t>
      </w:r>
      <w:proofErr w:type="spellEnd"/>
      <w:r w:rsidRPr="00510D83">
        <w:rPr>
          <w:b/>
          <w:bCs/>
          <w:lang w:eastAsia="id-ID"/>
        </w:rPr>
        <w:t xml:space="preserve"> </w:t>
      </w:r>
      <w:proofErr w:type="spellStart"/>
      <w:r w:rsidRPr="00510D83">
        <w:rPr>
          <w:b/>
          <w:bCs/>
          <w:lang w:eastAsia="id-ID"/>
        </w:rPr>
        <w:t>Instruksi</w:t>
      </w:r>
      <w:proofErr w:type="spellEnd"/>
      <w:r w:rsidRPr="00510D83">
        <w:rPr>
          <w:b/>
          <w:bCs/>
          <w:lang w:eastAsia="id-ID"/>
        </w:rPr>
        <w:t xml:space="preserve"> </w:t>
      </w:r>
      <w:proofErr w:type="spellStart"/>
      <w:r w:rsidRPr="00510D83">
        <w:rPr>
          <w:b/>
          <w:bCs/>
          <w:lang w:eastAsia="id-ID"/>
        </w:rPr>
        <w:t>Bupati</w:t>
      </w:r>
      <w:proofErr w:type="spellEnd"/>
      <w:r w:rsidRPr="00510D83">
        <w:rPr>
          <w:b/>
          <w:bCs/>
          <w:lang w:eastAsia="id-ID"/>
        </w:rPr>
        <w:t xml:space="preserve"> </w:t>
      </w:r>
      <w:proofErr w:type="spellStart"/>
      <w:r w:rsidRPr="00510D83">
        <w:rPr>
          <w:b/>
          <w:bCs/>
          <w:lang w:eastAsia="id-ID"/>
        </w:rPr>
        <w:t>Tegal</w:t>
      </w:r>
      <w:proofErr w:type="spellEnd"/>
      <w:r w:rsidRPr="00510D83">
        <w:rPr>
          <w:b/>
          <w:bCs/>
          <w:lang w:eastAsia="id-ID"/>
        </w:rPr>
        <w:t xml:space="preserve"> No. 951 </w:t>
      </w:r>
      <w:proofErr w:type="spellStart"/>
      <w:r w:rsidRPr="00510D83">
        <w:rPr>
          <w:b/>
          <w:bCs/>
          <w:lang w:eastAsia="id-ID"/>
        </w:rPr>
        <w:t>Tahun</w:t>
      </w:r>
      <w:proofErr w:type="spellEnd"/>
      <w:r w:rsidRPr="00510D83">
        <w:rPr>
          <w:b/>
          <w:bCs/>
          <w:lang w:eastAsia="id-ID"/>
        </w:rPr>
        <w:t xml:space="preserve"> 2021 di Dinas </w:t>
      </w:r>
      <w:proofErr w:type="spellStart"/>
      <w:r w:rsidRPr="00510D83">
        <w:rPr>
          <w:b/>
          <w:bCs/>
          <w:lang w:eastAsia="id-ID"/>
        </w:rPr>
        <w:t>Perhubungan</w:t>
      </w:r>
      <w:proofErr w:type="spellEnd"/>
      <w:r w:rsidRPr="00510D83">
        <w:rPr>
          <w:b/>
          <w:bCs/>
          <w:lang w:eastAsia="id-ID"/>
        </w:rPr>
        <w:t xml:space="preserve"> </w:t>
      </w:r>
      <w:proofErr w:type="spellStart"/>
      <w:r w:rsidRPr="00510D83">
        <w:rPr>
          <w:b/>
          <w:bCs/>
          <w:lang w:eastAsia="id-ID"/>
        </w:rPr>
        <w:t>Kabupaten</w:t>
      </w:r>
      <w:proofErr w:type="spellEnd"/>
      <w:r w:rsidRPr="00510D83">
        <w:rPr>
          <w:b/>
          <w:bCs/>
          <w:lang w:eastAsia="id-ID"/>
        </w:rPr>
        <w:t xml:space="preserve"> </w:t>
      </w:r>
      <w:proofErr w:type="spellStart"/>
      <w:r w:rsidRPr="00510D83">
        <w:rPr>
          <w:b/>
          <w:bCs/>
          <w:lang w:eastAsia="id-ID"/>
        </w:rPr>
        <w:t>Tegal</w:t>
      </w:r>
      <w:proofErr w:type="spellEnd"/>
    </w:p>
    <w:p w14:paraId="1AE24228" w14:textId="77777777" w:rsidR="00E57FA9" w:rsidRDefault="00E57FA9" w:rsidP="00E57FA9">
      <w:pPr>
        <w:pStyle w:val="DaftarParagraf"/>
        <w:spacing w:after="0" w:line="360" w:lineRule="auto"/>
        <w:ind w:left="340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Program</w:t>
      </w:r>
    </w:p>
    <w:p w14:paraId="7510C495" w14:textId="77777777" w:rsidR="00E57FA9" w:rsidRDefault="00E57FA9">
      <w:pPr>
        <w:pStyle w:val="DaftarParagraf"/>
        <w:numPr>
          <w:ilvl w:val="0"/>
          <w:numId w:val="49"/>
        </w:numPr>
        <w:spacing w:after="0" w:line="360" w:lineRule="auto"/>
        <w:rPr>
          <w:rFonts w:cs="Times New Roman"/>
          <w:szCs w:val="24"/>
        </w:rPr>
      </w:pPr>
      <w:proofErr w:type="spellStart"/>
      <w:r w:rsidRPr="00B355F2">
        <w:rPr>
          <w:rFonts w:cs="Times New Roman"/>
          <w:szCs w:val="24"/>
        </w:rPr>
        <w:t>Mengendalikan</w:t>
      </w:r>
      <w:proofErr w:type="spellEnd"/>
      <w:r w:rsidRPr="00B355F2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d</w:t>
      </w:r>
      <w:r w:rsidRPr="00B355F2">
        <w:rPr>
          <w:rFonts w:cs="Times New Roman"/>
          <w:szCs w:val="24"/>
        </w:rPr>
        <w:t xml:space="preserve">an </w:t>
      </w:r>
      <w:proofErr w:type="spellStart"/>
      <w:r w:rsidRPr="00B355F2">
        <w:rPr>
          <w:rFonts w:cs="Times New Roman"/>
          <w:szCs w:val="24"/>
        </w:rPr>
        <w:t>Mengelola</w:t>
      </w:r>
      <w:proofErr w:type="spellEnd"/>
      <w:r w:rsidRPr="00B355F2">
        <w:rPr>
          <w:rFonts w:cs="Times New Roman"/>
          <w:szCs w:val="24"/>
        </w:rPr>
        <w:t xml:space="preserve"> </w:t>
      </w:r>
      <w:proofErr w:type="spellStart"/>
      <w:r w:rsidRPr="00B355F2">
        <w:rPr>
          <w:rFonts w:cs="Times New Roman"/>
          <w:szCs w:val="24"/>
        </w:rPr>
        <w:t>Keberadaan</w:t>
      </w:r>
      <w:proofErr w:type="spellEnd"/>
      <w:r w:rsidRPr="00B355F2">
        <w:rPr>
          <w:rFonts w:cs="Times New Roman"/>
          <w:szCs w:val="24"/>
        </w:rPr>
        <w:t xml:space="preserve"> </w:t>
      </w:r>
      <w:proofErr w:type="spellStart"/>
      <w:r w:rsidRPr="00B355F2">
        <w:rPr>
          <w:rFonts w:cs="Times New Roman"/>
          <w:szCs w:val="24"/>
        </w:rPr>
        <w:t>Pegawai</w:t>
      </w:r>
      <w:proofErr w:type="spellEnd"/>
      <w:r w:rsidRPr="00B355F2">
        <w:rPr>
          <w:rFonts w:cs="Times New Roman"/>
          <w:szCs w:val="24"/>
        </w:rPr>
        <w:t xml:space="preserve"> Non ASN</w:t>
      </w:r>
    </w:p>
    <w:p w14:paraId="1F526FFB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89EC0BB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D54A9E3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74064F24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1170493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5B1755D7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2944FC2A" w14:textId="77777777" w:rsidR="00E57FA9" w:rsidRDefault="00E57FA9">
      <w:pPr>
        <w:pStyle w:val="DaftarParagraf"/>
        <w:numPr>
          <w:ilvl w:val="0"/>
          <w:numId w:val="50"/>
        </w:num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568A8FAE" w14:textId="77777777" w:rsidR="00E57FA9" w:rsidRPr="00367754" w:rsidRDefault="00E57FA9" w:rsidP="00E57FA9">
      <w:pPr>
        <w:pStyle w:val="DaftarParagraf"/>
        <w:spacing w:after="0" w:line="360" w:lineRule="auto"/>
        <w:ind w:left="927"/>
        <w:rPr>
          <w:rFonts w:cs="Times New Roman"/>
          <w:szCs w:val="24"/>
        </w:rPr>
      </w:pPr>
    </w:p>
    <w:p w14:paraId="1CB6D770" w14:textId="77777777" w:rsidR="00E57FA9" w:rsidRDefault="00E57FA9">
      <w:pPr>
        <w:pStyle w:val="DaftarParagraf"/>
        <w:numPr>
          <w:ilvl w:val="0"/>
          <w:numId w:val="49"/>
        </w:numPr>
        <w:spacing w:after="0" w:line="360" w:lineRule="auto"/>
        <w:rPr>
          <w:rFonts w:cs="Times New Roman"/>
          <w:szCs w:val="24"/>
        </w:rPr>
      </w:pPr>
      <w:proofErr w:type="spellStart"/>
      <w:r w:rsidRPr="00B355F2">
        <w:rPr>
          <w:rFonts w:cs="Times New Roman"/>
          <w:szCs w:val="24"/>
        </w:rPr>
        <w:t>Distribusi</w:t>
      </w:r>
      <w:proofErr w:type="spellEnd"/>
      <w:r w:rsidRPr="00B355F2">
        <w:rPr>
          <w:rFonts w:cs="Times New Roman"/>
          <w:szCs w:val="24"/>
        </w:rPr>
        <w:t xml:space="preserve"> </w:t>
      </w:r>
      <w:proofErr w:type="spellStart"/>
      <w:r w:rsidRPr="00B355F2">
        <w:rPr>
          <w:rFonts w:cs="Times New Roman"/>
          <w:szCs w:val="24"/>
        </w:rPr>
        <w:t>Pegawai</w:t>
      </w:r>
      <w:proofErr w:type="spellEnd"/>
      <w:r w:rsidRPr="00B355F2">
        <w:rPr>
          <w:rFonts w:cs="Times New Roman"/>
          <w:szCs w:val="24"/>
        </w:rPr>
        <w:t xml:space="preserve"> Non ASN </w:t>
      </w:r>
      <w:proofErr w:type="spellStart"/>
      <w:r w:rsidRPr="00B355F2">
        <w:rPr>
          <w:rFonts w:cs="Times New Roman"/>
          <w:szCs w:val="24"/>
        </w:rPr>
        <w:t>Antar</w:t>
      </w:r>
      <w:proofErr w:type="spellEnd"/>
      <w:r w:rsidRPr="00B355F2">
        <w:rPr>
          <w:rFonts w:cs="Times New Roman"/>
          <w:szCs w:val="24"/>
        </w:rPr>
        <w:t xml:space="preserve"> Daerah </w:t>
      </w:r>
      <w:proofErr w:type="spellStart"/>
      <w:r w:rsidRPr="00B355F2">
        <w:rPr>
          <w:rFonts w:cs="Times New Roman"/>
          <w:szCs w:val="24"/>
        </w:rPr>
        <w:t>Secara</w:t>
      </w:r>
      <w:proofErr w:type="spellEnd"/>
      <w:r w:rsidRPr="00B355F2">
        <w:rPr>
          <w:rFonts w:cs="Times New Roman"/>
          <w:szCs w:val="24"/>
        </w:rPr>
        <w:t xml:space="preserve"> </w:t>
      </w:r>
      <w:proofErr w:type="spellStart"/>
      <w:r w:rsidRPr="00B355F2">
        <w:rPr>
          <w:rFonts w:cs="Times New Roman"/>
          <w:szCs w:val="24"/>
        </w:rPr>
        <w:t>Proporsional</w:t>
      </w:r>
      <w:proofErr w:type="spellEnd"/>
    </w:p>
    <w:p w14:paraId="2D739345" w14:textId="562B7986" w:rsidR="00E57FA9" w:rsidRDefault="00E57FA9" w:rsidP="00E57FA9">
      <w:pPr>
        <w:pStyle w:val="DaftarParagraf"/>
        <w:spacing w:after="0" w:line="360" w:lineRule="auto"/>
        <w:ind w:left="644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45E57EA8" w14:textId="77777777" w:rsidR="00E57FA9" w:rsidRDefault="00E57FA9" w:rsidP="00E57FA9">
      <w:pPr>
        <w:pStyle w:val="DaftarParagraf"/>
        <w:spacing w:after="0" w:line="360" w:lineRule="auto"/>
        <w:ind w:left="644"/>
        <w:rPr>
          <w:rFonts w:cs="Times New Roman"/>
          <w:szCs w:val="24"/>
        </w:rPr>
      </w:pPr>
    </w:p>
    <w:p w14:paraId="1038BC8A" w14:textId="77777777" w:rsidR="00E57FA9" w:rsidRDefault="00E57FA9">
      <w:pPr>
        <w:pStyle w:val="DaftarParagraf"/>
        <w:numPr>
          <w:ilvl w:val="0"/>
          <w:numId w:val="49"/>
        </w:numPr>
        <w:spacing w:after="0" w:line="360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Pelara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ag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pala</w:t>
      </w:r>
      <w:proofErr w:type="spellEnd"/>
      <w:r>
        <w:rPr>
          <w:rFonts w:cs="Times New Roman"/>
          <w:szCs w:val="24"/>
        </w:rPr>
        <w:t xml:space="preserve"> Daerah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angkat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gawai</w:t>
      </w:r>
      <w:proofErr w:type="spellEnd"/>
      <w:r>
        <w:rPr>
          <w:rFonts w:cs="Times New Roman"/>
          <w:szCs w:val="24"/>
        </w:rPr>
        <w:t xml:space="preserve"> Non ASN </w:t>
      </w:r>
      <w:proofErr w:type="spellStart"/>
      <w:r>
        <w:rPr>
          <w:rFonts w:cs="Times New Roman"/>
          <w:szCs w:val="24"/>
        </w:rPr>
        <w:t>Baru</w:t>
      </w:r>
      <w:proofErr w:type="spellEnd"/>
    </w:p>
    <w:p w14:paraId="6BA5B4E0" w14:textId="5CE1F892" w:rsidR="00E57FA9" w:rsidRDefault="00E57FA9" w:rsidP="00E57FA9">
      <w:pPr>
        <w:pStyle w:val="DaftarParagraf"/>
        <w:spacing w:after="0" w:line="360" w:lineRule="auto"/>
        <w:ind w:left="644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4F18DECC" w14:textId="77777777" w:rsidR="00E57FA9" w:rsidRDefault="00E57FA9" w:rsidP="00E57FA9">
      <w:pPr>
        <w:pStyle w:val="DaftarParagraf"/>
        <w:spacing w:after="0" w:line="360" w:lineRule="auto"/>
        <w:ind w:left="644"/>
        <w:rPr>
          <w:rFonts w:cs="Times New Roman"/>
          <w:szCs w:val="24"/>
        </w:rPr>
      </w:pPr>
    </w:p>
    <w:p w14:paraId="082827D5" w14:textId="77777777" w:rsidR="00E57FA9" w:rsidRDefault="00E57FA9" w:rsidP="00E57FA9">
      <w:pPr>
        <w:pStyle w:val="DaftarParagraf"/>
        <w:spacing w:after="0" w:line="360" w:lineRule="auto"/>
        <w:ind w:left="340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Target</w:t>
      </w:r>
    </w:p>
    <w:p w14:paraId="078CC331" w14:textId="77777777" w:rsidR="00E57FA9" w:rsidRDefault="00E57FA9">
      <w:pPr>
        <w:pStyle w:val="DaftarParagraf"/>
        <w:numPr>
          <w:ilvl w:val="1"/>
          <w:numId w:val="46"/>
        </w:numPr>
        <w:spacing w:after="0" w:line="360" w:lineRule="auto"/>
        <w:ind w:left="700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ningkat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layanan</w:t>
      </w:r>
      <w:proofErr w:type="spellEnd"/>
      <w:r>
        <w:rPr>
          <w:rFonts w:cs="Times New Roman"/>
          <w:szCs w:val="24"/>
        </w:rPr>
        <w:t xml:space="preserve"> Publik</w:t>
      </w:r>
    </w:p>
    <w:p w14:paraId="3E28D3BE" w14:textId="67A7CFD4" w:rsidR="00E57FA9" w:rsidRDefault="00E57FA9" w:rsidP="00E57FA9">
      <w:pPr>
        <w:pStyle w:val="DaftarParagraf"/>
        <w:spacing w:after="0" w:line="360" w:lineRule="auto"/>
        <w:ind w:left="680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F4FE88E" w14:textId="77777777" w:rsidR="00E57FA9" w:rsidRPr="00367754" w:rsidRDefault="00E57FA9" w:rsidP="00E57FA9">
      <w:pPr>
        <w:pStyle w:val="DaftarParagraf"/>
        <w:spacing w:after="0" w:line="360" w:lineRule="auto"/>
        <w:ind w:left="643"/>
        <w:rPr>
          <w:rFonts w:cs="Times New Roman"/>
          <w:szCs w:val="24"/>
        </w:rPr>
      </w:pPr>
    </w:p>
    <w:p w14:paraId="779962D4" w14:textId="77777777" w:rsidR="00E57FA9" w:rsidRDefault="00E57FA9">
      <w:pPr>
        <w:pStyle w:val="DaftarParagraf"/>
        <w:numPr>
          <w:ilvl w:val="1"/>
          <w:numId w:val="46"/>
        </w:numPr>
        <w:spacing w:after="0" w:line="360" w:lineRule="auto"/>
        <w:ind w:left="700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ningkat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dministr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erintah</w:t>
      </w:r>
      <w:proofErr w:type="spellEnd"/>
      <w:r>
        <w:rPr>
          <w:rFonts w:cs="Times New Roman"/>
          <w:szCs w:val="24"/>
        </w:rPr>
        <w:t xml:space="preserve"> &amp; Pembangunan</w:t>
      </w:r>
    </w:p>
    <w:p w14:paraId="527157A6" w14:textId="2BDCF18D" w:rsidR="00E57FA9" w:rsidRDefault="00E57FA9" w:rsidP="00E57FA9">
      <w:pPr>
        <w:pStyle w:val="DaftarParagraf"/>
        <w:spacing w:after="0" w:line="360" w:lineRule="auto"/>
        <w:ind w:left="680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8563B8E" w14:textId="77777777" w:rsidR="00E57FA9" w:rsidRDefault="00E57FA9" w:rsidP="00E57FA9">
      <w:pPr>
        <w:pStyle w:val="DaftarParagraf"/>
        <w:spacing w:after="0" w:line="360" w:lineRule="auto"/>
        <w:ind w:left="643"/>
        <w:rPr>
          <w:rFonts w:cs="Times New Roman"/>
          <w:szCs w:val="24"/>
        </w:rPr>
      </w:pPr>
    </w:p>
    <w:p w14:paraId="5F378509" w14:textId="77777777" w:rsidR="00E57FA9" w:rsidRDefault="00E57FA9">
      <w:pPr>
        <w:pStyle w:val="DaftarParagraf"/>
        <w:numPr>
          <w:ilvl w:val="1"/>
          <w:numId w:val="46"/>
        </w:numPr>
        <w:spacing w:after="0" w:line="360" w:lineRule="auto"/>
        <w:ind w:left="700"/>
        <w:rPr>
          <w:rFonts w:cs="Times New Roman"/>
          <w:szCs w:val="24"/>
        </w:rPr>
      </w:pPr>
      <w:proofErr w:type="spellStart"/>
      <w:r w:rsidRPr="00367754">
        <w:rPr>
          <w:rFonts w:cs="Times New Roman"/>
          <w:szCs w:val="24"/>
        </w:rPr>
        <w:t>Terwujudnya</w:t>
      </w:r>
      <w:proofErr w:type="spellEnd"/>
      <w:r w:rsidRPr="00367754">
        <w:rPr>
          <w:rFonts w:cs="Times New Roman"/>
          <w:szCs w:val="24"/>
        </w:rPr>
        <w:t xml:space="preserve"> </w:t>
      </w:r>
      <w:proofErr w:type="spellStart"/>
      <w:r w:rsidRPr="00367754">
        <w:rPr>
          <w:rFonts w:cs="Times New Roman"/>
          <w:szCs w:val="24"/>
        </w:rPr>
        <w:t>Tertib</w:t>
      </w:r>
      <w:proofErr w:type="spellEnd"/>
      <w:r w:rsidRPr="00367754">
        <w:rPr>
          <w:rFonts w:cs="Times New Roman"/>
          <w:szCs w:val="24"/>
        </w:rPr>
        <w:t xml:space="preserve"> </w:t>
      </w:r>
      <w:proofErr w:type="spellStart"/>
      <w:r w:rsidRPr="00367754">
        <w:rPr>
          <w:rFonts w:cs="Times New Roman"/>
          <w:szCs w:val="24"/>
        </w:rPr>
        <w:t>Administrasi</w:t>
      </w:r>
      <w:proofErr w:type="spellEnd"/>
      <w:r w:rsidRPr="00367754">
        <w:rPr>
          <w:rFonts w:cs="Times New Roman"/>
          <w:szCs w:val="24"/>
        </w:rPr>
        <w:t xml:space="preserve"> </w:t>
      </w:r>
      <w:proofErr w:type="spellStart"/>
      <w:r w:rsidRPr="00367754">
        <w:rPr>
          <w:rFonts w:cs="Times New Roman"/>
          <w:szCs w:val="24"/>
        </w:rPr>
        <w:t>Pegawai</w:t>
      </w:r>
      <w:proofErr w:type="spellEnd"/>
      <w:r w:rsidRPr="00367754">
        <w:rPr>
          <w:rFonts w:cs="Times New Roman"/>
          <w:szCs w:val="24"/>
        </w:rPr>
        <w:t xml:space="preserve"> Non ASN</w:t>
      </w:r>
    </w:p>
    <w:p w14:paraId="6FF78AED" w14:textId="77777777" w:rsidR="00E57FA9" w:rsidRDefault="00E57FA9" w:rsidP="00E57FA9">
      <w:pPr>
        <w:pStyle w:val="DaftarParagraf"/>
        <w:spacing w:after="0" w:line="360" w:lineRule="auto"/>
        <w:ind w:left="680"/>
        <w:rPr>
          <w:rFonts w:cs="Times New Roman"/>
          <w:szCs w:val="24"/>
        </w:rPr>
      </w:pPr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6998C14" w14:textId="77777777" w:rsidR="00E57FA9" w:rsidRDefault="00E57FA9" w:rsidP="00E57FA9">
      <w:pPr>
        <w:pStyle w:val="DaftarParagraf"/>
        <w:spacing w:after="0" w:line="360" w:lineRule="auto"/>
        <w:ind w:left="785"/>
        <w:rPr>
          <w:rFonts w:cs="Times New Roman"/>
          <w:szCs w:val="24"/>
        </w:rPr>
      </w:pPr>
    </w:p>
    <w:p w14:paraId="4B9F96FC" w14:textId="77777777" w:rsidR="00E57FA9" w:rsidRDefault="00E57FA9" w:rsidP="00E57FA9">
      <w:pPr>
        <w:pStyle w:val="DaftarParagraf"/>
        <w:spacing w:after="0" w:line="360" w:lineRule="auto"/>
        <w:ind w:left="340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b/>
          <w:bCs/>
          <w:szCs w:val="24"/>
        </w:rPr>
        <w:t>Pelaksana</w:t>
      </w:r>
      <w:proofErr w:type="spellEnd"/>
    </w:p>
    <w:p w14:paraId="1A816607" w14:textId="3EA3DD02" w:rsidR="00E57FA9" w:rsidRDefault="00E57FA9" w:rsidP="00E57FA9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 w:rsidRPr="00411AD6">
        <w:rPr>
          <w:rFonts w:cs="Times New Roman"/>
          <w:b/>
          <w:bCs/>
          <w:szCs w:val="24"/>
        </w:rPr>
        <w:t>1</w:t>
      </w:r>
      <w:r>
        <w:rPr>
          <w:rFonts w:cs="Times New Roman"/>
          <w:b/>
          <w:bCs/>
          <w:szCs w:val="24"/>
        </w:rPr>
        <w:t>.</w:t>
      </w:r>
      <w:r>
        <w:rPr>
          <w:rFonts w:cs="Times New Roman"/>
          <w:szCs w:val="24"/>
        </w:rPr>
        <w:t>……...………</w:t>
      </w:r>
      <w:proofErr w:type="gramStart"/>
      <w:r>
        <w:rPr>
          <w:rFonts w:cs="Times New Roman"/>
          <w:szCs w:val="24"/>
        </w:rPr>
        <w:t>…..</w:t>
      </w:r>
      <w:proofErr w:type="gramEnd"/>
      <w:r>
        <w:rPr>
          <w:rFonts w:cs="Times New Roman"/>
          <w:szCs w:val="24"/>
        </w:rPr>
        <w:t>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0A0B5EFC" w14:textId="0A795A82" w:rsidR="00510D83" w:rsidRPr="00510D83" w:rsidRDefault="00510D83" w:rsidP="00510D83">
      <w:pPr>
        <w:spacing w:line="480" w:lineRule="auto"/>
        <w:ind w:left="340"/>
        <w:rPr>
          <w:b/>
          <w:bCs/>
          <w:lang w:eastAsia="id-ID"/>
        </w:rPr>
      </w:pPr>
      <w:proofErr w:type="spellStart"/>
      <w:r w:rsidRPr="00510D83">
        <w:rPr>
          <w:b/>
          <w:bCs/>
        </w:rPr>
        <w:t>Berkaitan</w:t>
      </w:r>
      <w:proofErr w:type="spellEnd"/>
      <w:r w:rsidRPr="00510D83">
        <w:rPr>
          <w:b/>
          <w:bCs/>
        </w:rPr>
        <w:t xml:space="preserve"> </w:t>
      </w:r>
      <w:proofErr w:type="spellStart"/>
      <w:r w:rsidRPr="00510D83">
        <w:rPr>
          <w:b/>
          <w:bCs/>
        </w:rPr>
        <w:t>dengan</w:t>
      </w:r>
      <w:proofErr w:type="spellEnd"/>
      <w:r w:rsidRPr="00510D83">
        <w:rPr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pelaksanaa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perjanjia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kerja</w:t>
      </w:r>
      <w:proofErr w:type="spellEnd"/>
      <w:r w:rsidRPr="000D2649">
        <w:rPr>
          <w:rFonts w:cs="Times New Roman"/>
          <w:b/>
          <w:bCs/>
        </w:rPr>
        <w:t xml:space="preserve"> Non ASN </w:t>
      </w:r>
      <w:proofErr w:type="spellStart"/>
      <w:r w:rsidRPr="000D2649">
        <w:rPr>
          <w:rFonts w:cs="Times New Roman"/>
          <w:b/>
          <w:bCs/>
        </w:rPr>
        <w:t>setelah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adanya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Instruksi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Bupati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Tegal</w:t>
      </w:r>
      <w:proofErr w:type="spellEnd"/>
      <w:r w:rsidRPr="000D2649">
        <w:rPr>
          <w:rFonts w:cs="Times New Roman"/>
          <w:b/>
          <w:bCs/>
        </w:rPr>
        <w:t xml:space="preserve"> No. 951 </w:t>
      </w:r>
      <w:proofErr w:type="spellStart"/>
      <w:r w:rsidRPr="000D2649">
        <w:rPr>
          <w:rFonts w:cs="Times New Roman"/>
          <w:b/>
          <w:bCs/>
        </w:rPr>
        <w:t>Tahun</w:t>
      </w:r>
      <w:proofErr w:type="spellEnd"/>
      <w:r w:rsidRPr="000D2649">
        <w:rPr>
          <w:rFonts w:cs="Times New Roman"/>
          <w:b/>
          <w:bCs/>
        </w:rPr>
        <w:t xml:space="preserve"> 2021 di Dinas </w:t>
      </w:r>
      <w:proofErr w:type="spellStart"/>
      <w:r w:rsidRPr="000D2649">
        <w:rPr>
          <w:rFonts w:cs="Times New Roman"/>
          <w:b/>
          <w:bCs/>
        </w:rPr>
        <w:t>Perhubunga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Kabupaten</w:t>
      </w:r>
      <w:proofErr w:type="spellEnd"/>
      <w:r w:rsidRPr="000D2649">
        <w:rPr>
          <w:rFonts w:cs="Times New Roman"/>
          <w:b/>
          <w:bCs/>
        </w:rPr>
        <w:t xml:space="preserve"> </w:t>
      </w:r>
      <w:proofErr w:type="spellStart"/>
      <w:r w:rsidRPr="000D2649">
        <w:rPr>
          <w:rFonts w:cs="Times New Roman"/>
          <w:b/>
          <w:bCs/>
        </w:rPr>
        <w:t>Tegal</w:t>
      </w:r>
      <w:proofErr w:type="spellEnd"/>
    </w:p>
    <w:p w14:paraId="6FE2D467" w14:textId="6409F2A5" w:rsidR="00E57FA9" w:rsidRPr="00510D83" w:rsidRDefault="00510D83" w:rsidP="00E57FA9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1</w:t>
      </w:r>
      <w:r w:rsidR="00E57FA9">
        <w:rPr>
          <w:rFonts w:cs="Times New Roman"/>
          <w:szCs w:val="24"/>
        </w:rPr>
        <w:t>……………….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6BFB62AF" w14:textId="48F5F80B" w:rsidR="00E57FA9" w:rsidRDefault="00510D83" w:rsidP="00E57FA9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2</w:t>
      </w:r>
      <w:r w:rsidR="00E57FA9">
        <w:rPr>
          <w:rFonts w:cs="Times New Roman"/>
          <w:b/>
          <w:bCs/>
          <w:szCs w:val="24"/>
        </w:rPr>
        <w:t>.</w:t>
      </w:r>
      <w:r w:rsidR="00E57FA9">
        <w:rPr>
          <w:rFonts w:cs="Times New Roman"/>
          <w:szCs w:val="24"/>
        </w:rPr>
        <w:t>……………….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28217A36" w14:textId="6DD2FE70" w:rsidR="00510D83" w:rsidRPr="00510D83" w:rsidRDefault="00510D83" w:rsidP="00510D83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3</w:t>
      </w:r>
      <w:r>
        <w:rPr>
          <w:rFonts w:cs="Times New Roman"/>
          <w:szCs w:val="24"/>
        </w:rPr>
        <w:t>……………….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275A2423" w14:textId="6D08D52B" w:rsidR="00510D83" w:rsidRDefault="00510D83" w:rsidP="00510D83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4</w:t>
      </w:r>
      <w:r>
        <w:rPr>
          <w:rFonts w:cs="Times New Roman"/>
          <w:szCs w:val="24"/>
        </w:rPr>
        <w:t>……………….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5DA917A0" w14:textId="7A34CDC9" w:rsidR="00510D83" w:rsidRDefault="00510D83" w:rsidP="00510D83">
      <w:pPr>
        <w:pStyle w:val="DaftarParagraf"/>
        <w:spacing w:after="0" w:line="360" w:lineRule="auto"/>
        <w:ind w:left="34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5</w:t>
      </w:r>
      <w:r>
        <w:rPr>
          <w:rFonts w:cs="Times New Roman"/>
          <w:szCs w:val="24"/>
        </w:rPr>
        <w:t>……………….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296231A5" w14:textId="77777777" w:rsidR="00E57FA9" w:rsidRDefault="00E57FA9" w:rsidP="00E57FA9">
      <w:pPr>
        <w:ind w:left="397"/>
        <w:jc w:val="right"/>
      </w:pPr>
    </w:p>
    <w:p w14:paraId="37174535" w14:textId="77777777" w:rsidR="00E57FA9" w:rsidRDefault="00E57FA9" w:rsidP="00E57FA9">
      <w:pPr>
        <w:ind w:left="397"/>
        <w:jc w:val="right"/>
      </w:pPr>
      <w:r w:rsidRPr="00411AD6">
        <w:t xml:space="preserve">…………., …. </w:t>
      </w:r>
      <w:proofErr w:type="spellStart"/>
      <w:r w:rsidRPr="00411AD6">
        <w:t>Desember</w:t>
      </w:r>
      <w:proofErr w:type="spellEnd"/>
      <w:r w:rsidRPr="00411AD6">
        <w:t xml:space="preserve"> 2023</w:t>
      </w:r>
    </w:p>
    <w:p w14:paraId="12C6D9EC" w14:textId="69B46571" w:rsidR="00E57FA9" w:rsidRDefault="00E57FA9" w:rsidP="00E57FA9">
      <w:pPr>
        <w:ind w:left="397"/>
        <w:rPr>
          <w:b/>
          <w:bCs/>
        </w:rPr>
      </w:pPr>
      <w:r>
        <w:rPr>
          <w:b/>
          <w:bCs/>
        </w:rPr>
        <w:t xml:space="preserve">    </w:t>
      </w:r>
      <w:proofErr w:type="spellStart"/>
      <w:r w:rsidRPr="00411AD6">
        <w:rPr>
          <w:b/>
          <w:bCs/>
        </w:rPr>
        <w:t>Pewawancara</w:t>
      </w:r>
      <w:proofErr w:type="spellEnd"/>
      <w:r w:rsidRPr="00411AD6">
        <w:rPr>
          <w:b/>
          <w:bCs/>
        </w:rPr>
        <w:t xml:space="preserve">, </w:t>
      </w:r>
      <w:r w:rsidRPr="00411AD6">
        <w:rPr>
          <w:b/>
          <w:bCs/>
        </w:rPr>
        <w:tab/>
      </w:r>
      <w:r w:rsidRPr="00411AD6">
        <w:rPr>
          <w:b/>
          <w:bCs/>
        </w:rPr>
        <w:tab/>
      </w:r>
      <w:r w:rsidRPr="00411AD6">
        <w:rPr>
          <w:b/>
          <w:bCs/>
        </w:rPr>
        <w:tab/>
      </w:r>
      <w:r w:rsidRPr="00411AD6">
        <w:rPr>
          <w:b/>
          <w:bCs/>
        </w:rPr>
        <w:tab/>
        <w:t>Yang di</w:t>
      </w:r>
      <w:r w:rsidR="004F481E">
        <w:rPr>
          <w:b/>
          <w:bCs/>
        </w:rPr>
        <w:t xml:space="preserve"> </w:t>
      </w:r>
      <w:proofErr w:type="spellStart"/>
      <w:r w:rsidRPr="00411AD6">
        <w:rPr>
          <w:b/>
          <w:bCs/>
        </w:rPr>
        <w:t>Wawancarai</w:t>
      </w:r>
      <w:proofErr w:type="spellEnd"/>
      <w:r w:rsidRPr="00411AD6">
        <w:rPr>
          <w:b/>
          <w:bCs/>
        </w:rPr>
        <w:t>,</w:t>
      </w:r>
    </w:p>
    <w:p w14:paraId="71A2FA23" w14:textId="77777777" w:rsidR="00E57FA9" w:rsidRDefault="00E57FA9" w:rsidP="00E57FA9">
      <w:pPr>
        <w:ind w:left="397"/>
        <w:rPr>
          <w:b/>
          <w:bCs/>
        </w:rPr>
      </w:pPr>
    </w:p>
    <w:p w14:paraId="146314E4" w14:textId="77777777" w:rsidR="00E57FA9" w:rsidRDefault="00E57FA9" w:rsidP="00E57FA9">
      <w:pPr>
        <w:ind w:left="397"/>
        <w:rPr>
          <w:b/>
          <w:bCs/>
        </w:rPr>
      </w:pPr>
    </w:p>
    <w:p w14:paraId="38253231" w14:textId="77777777" w:rsidR="00E57FA9" w:rsidRDefault="00E57FA9" w:rsidP="00E57FA9">
      <w:pPr>
        <w:ind w:left="397"/>
        <w:rPr>
          <w:b/>
          <w:bCs/>
        </w:rPr>
      </w:pPr>
    </w:p>
    <w:p w14:paraId="378F473C" w14:textId="2F626E98" w:rsidR="00E57FA9" w:rsidRDefault="00E57FA9" w:rsidP="00510D83">
      <w:pPr>
        <w:ind w:left="397"/>
      </w:pPr>
      <w:proofErr w:type="spellStart"/>
      <w:r w:rsidRPr="00411AD6">
        <w:rPr>
          <w:rFonts w:cs="Times New Roman"/>
          <w:szCs w:val="24"/>
        </w:rPr>
        <w:t>Moh</w:t>
      </w:r>
      <w:proofErr w:type="spellEnd"/>
      <w:r w:rsidRPr="00411AD6">
        <w:rPr>
          <w:rFonts w:cs="Times New Roman"/>
          <w:szCs w:val="24"/>
        </w:rPr>
        <w:t xml:space="preserve">. </w:t>
      </w:r>
      <w:proofErr w:type="spellStart"/>
      <w:r w:rsidRPr="00411AD6">
        <w:rPr>
          <w:rFonts w:cs="Times New Roman"/>
          <w:szCs w:val="24"/>
        </w:rPr>
        <w:t>Adytia</w:t>
      </w:r>
      <w:proofErr w:type="spellEnd"/>
      <w:r w:rsidRPr="00411AD6">
        <w:rPr>
          <w:rFonts w:cs="Times New Roman"/>
          <w:szCs w:val="24"/>
        </w:rPr>
        <w:t xml:space="preserve"> </w:t>
      </w:r>
      <w:proofErr w:type="spellStart"/>
      <w:r w:rsidRPr="00411AD6">
        <w:rPr>
          <w:rFonts w:cs="Times New Roman"/>
          <w:szCs w:val="24"/>
        </w:rPr>
        <w:t>Nuriman</w:t>
      </w:r>
      <w:proofErr w:type="spellEnd"/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</w:r>
      <w:r>
        <w:rPr>
          <w:rFonts w:cs="Times New Roman"/>
          <w:szCs w:val="24"/>
        </w:rPr>
        <w:tab/>
        <w:t>…………………………</w:t>
      </w:r>
      <w:r>
        <w:rPr>
          <w:lang w:eastAsia="id-ID"/>
        </w:rPr>
        <w:br w:type="page"/>
      </w:r>
    </w:p>
    <w:p w14:paraId="5CC1AA37" w14:textId="76F55091" w:rsidR="001A65BC" w:rsidRDefault="009E782A" w:rsidP="009E782A">
      <w:pPr>
        <w:pStyle w:val="Keterangan"/>
        <w:jc w:val="center"/>
        <w:rPr>
          <w:i w:val="0"/>
          <w:iCs w:val="0"/>
          <w:color w:val="000000" w:themeColor="text1"/>
          <w:sz w:val="24"/>
          <w:szCs w:val="24"/>
          <w:lang w:eastAsia="id-ID"/>
        </w:rPr>
      </w:pPr>
      <w:bookmarkStart w:id="4" w:name="_Toc157948987"/>
      <w:r w:rsidRPr="009E782A">
        <w:rPr>
          <w:i w:val="0"/>
          <w:iCs w:val="0"/>
          <w:color w:val="000000" w:themeColor="text1"/>
          <w:sz w:val="24"/>
          <w:szCs w:val="24"/>
        </w:rPr>
        <w:lastRenderedPageBreak/>
        <w:t xml:space="preserve">Lampiran 1. 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9E782A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4</w:t>
      </w:r>
      <w:r w:rsidRPr="009E782A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9E782A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4F0297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Dokumentasi</w:t>
      </w:r>
      <w:proofErr w:type="spellEnd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="001A65BC" w:rsidRPr="009E782A">
        <w:rPr>
          <w:i w:val="0"/>
          <w:iCs w:val="0"/>
          <w:color w:val="000000" w:themeColor="text1"/>
          <w:sz w:val="24"/>
          <w:szCs w:val="24"/>
          <w:lang w:eastAsia="id-ID"/>
        </w:rPr>
        <w:t>Penelitian</w:t>
      </w:r>
      <w:bookmarkEnd w:id="4"/>
      <w:proofErr w:type="spellEnd"/>
    </w:p>
    <w:p w14:paraId="12F7501F" w14:textId="1120820E" w:rsidR="0072356B" w:rsidRPr="0072356B" w:rsidRDefault="0072356B" w:rsidP="0072356B">
      <w:pPr>
        <w:rPr>
          <w:lang w:eastAsia="id-ID"/>
        </w:rPr>
      </w:pPr>
      <w:r>
        <w:rPr>
          <w:noProof/>
          <w:lang w:eastAsia="id-ID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2B348D25" wp14:editId="697A3E90">
                <wp:simplePos x="0" y="0"/>
                <wp:positionH relativeFrom="column">
                  <wp:posOffset>-324946</wp:posOffset>
                </wp:positionH>
                <wp:positionV relativeFrom="paragraph">
                  <wp:posOffset>135890</wp:posOffset>
                </wp:positionV>
                <wp:extent cx="5761338" cy="275573"/>
                <wp:effectExtent l="0" t="0" r="17780" b="17145"/>
                <wp:wrapNone/>
                <wp:docPr id="20" name="Persegi Panjang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1338" cy="27557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CA6313" w14:textId="6AF43708" w:rsidR="0072356B" w:rsidRDefault="0072356B" w:rsidP="0072356B">
                            <w:pPr>
                              <w:jc w:val="center"/>
                            </w:pPr>
                            <w:r>
                              <w:t>Pegawai ASN Dinas Perhubungan Kabupaten Teg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B348D25" id="Persegi Panjang 20" o:spid="_x0000_s1063" style="position:absolute;left:0;text-align:left;margin-left:-25.6pt;margin-top:10.7pt;width:453.65pt;height:21.7pt;z-index:251811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" fillcolor="white [3201]" strokecolor="black [3200]" strokeweight="1pt">
                <v:textbox>
                  <w:txbxContent>
                    <w:p w14:paraId="23CA6313" w14:textId="6AF43708" w:rsidR="0072356B" w:rsidRDefault="0072356B" w:rsidP="0072356B">
                      <w:pPr>
                        <w:jc w:val="center"/>
                      </w:pPr>
                      <w:r>
                        <w:t>Pegawai ASN Dinas Perhubungan Kabupaten Tegal</w:t>
                      </w:r>
                    </w:p>
                  </w:txbxContent>
                </v:textbox>
              </v:rect>
            </w:pict>
          </mc:Fallback>
        </mc:AlternateContent>
      </w:r>
    </w:p>
    <w:p w14:paraId="7BE6C27F" w14:textId="2236CA6E" w:rsidR="001A65BC" w:rsidRDefault="0072356B" w:rsidP="001A65BC">
      <w:pPr>
        <w:rPr>
          <w:lang w:val="id-ID" w:eastAsia="id-ID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808768" behindDoc="0" locked="0" layoutInCell="1" allowOverlap="1" wp14:anchorId="5A004292" wp14:editId="53D4B973">
            <wp:simplePos x="0" y="0"/>
            <wp:positionH relativeFrom="column">
              <wp:posOffset>-312254</wp:posOffset>
            </wp:positionH>
            <wp:positionV relativeFrom="paragraph">
              <wp:posOffset>123825</wp:posOffset>
            </wp:positionV>
            <wp:extent cx="2930525" cy="2316668"/>
            <wp:effectExtent l="0" t="0" r="3175" b="0"/>
            <wp:wrapNone/>
            <wp:docPr id="7" name="Gambar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ambar 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0525" cy="231666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id-ID" w:eastAsia="id-ID"/>
        </w:rPr>
        <w:drawing>
          <wp:anchor distT="0" distB="0" distL="114300" distR="114300" simplePos="0" relativeHeight="251807744" behindDoc="0" locked="0" layoutInCell="1" allowOverlap="1" wp14:anchorId="40D91331" wp14:editId="2FC456E0">
            <wp:simplePos x="0" y="0"/>
            <wp:positionH relativeFrom="column">
              <wp:posOffset>2704238</wp:posOffset>
            </wp:positionH>
            <wp:positionV relativeFrom="paragraph">
              <wp:posOffset>123190</wp:posOffset>
            </wp:positionV>
            <wp:extent cx="2743200" cy="2317115"/>
            <wp:effectExtent l="0" t="0" r="0" b="0"/>
            <wp:wrapNone/>
            <wp:docPr id="5" name="Gambar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ambar 5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3171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C0FC170" w14:textId="267F46E0" w:rsidR="001A65BC" w:rsidRDefault="001A65BC" w:rsidP="001A65BC">
      <w:pPr>
        <w:rPr>
          <w:lang w:val="id-ID" w:eastAsia="id-ID"/>
        </w:rPr>
      </w:pPr>
    </w:p>
    <w:p w14:paraId="37939A83" w14:textId="37FCF7EC" w:rsidR="001A65BC" w:rsidRDefault="001A65BC" w:rsidP="001A65BC">
      <w:pPr>
        <w:rPr>
          <w:lang w:val="id-ID" w:eastAsia="id-ID"/>
        </w:rPr>
      </w:pPr>
    </w:p>
    <w:p w14:paraId="49A1C965" w14:textId="5202B304" w:rsidR="0072356B" w:rsidRDefault="0072356B" w:rsidP="001A65BC">
      <w:pPr>
        <w:rPr>
          <w:lang w:val="id-ID" w:eastAsia="id-ID"/>
        </w:rPr>
      </w:pPr>
    </w:p>
    <w:p w14:paraId="417CF975" w14:textId="201080AE" w:rsidR="0072356B" w:rsidRDefault="0072356B" w:rsidP="001A65BC">
      <w:pPr>
        <w:rPr>
          <w:lang w:val="id-ID" w:eastAsia="id-ID"/>
        </w:rPr>
      </w:pPr>
    </w:p>
    <w:p w14:paraId="232B3878" w14:textId="089D7E0F" w:rsidR="0072356B" w:rsidRDefault="0072356B" w:rsidP="001A65BC">
      <w:pPr>
        <w:rPr>
          <w:lang w:val="id-ID" w:eastAsia="id-ID"/>
        </w:rPr>
      </w:pPr>
    </w:p>
    <w:p w14:paraId="5B2B7245" w14:textId="63A58A5F" w:rsidR="0072356B" w:rsidRDefault="0072356B" w:rsidP="001A65BC">
      <w:pPr>
        <w:rPr>
          <w:lang w:val="id-ID" w:eastAsia="id-ID"/>
        </w:rPr>
      </w:pPr>
    </w:p>
    <w:p w14:paraId="5C3D925A" w14:textId="7F6143F0" w:rsidR="0072356B" w:rsidRDefault="0072356B" w:rsidP="001A65BC">
      <w:pPr>
        <w:rPr>
          <w:lang w:val="id-ID" w:eastAsia="id-ID"/>
        </w:rPr>
      </w:pPr>
    </w:p>
    <w:p w14:paraId="0D65CEEE" w14:textId="272A1ED7" w:rsidR="0072356B" w:rsidRDefault="0072356B" w:rsidP="001A65BC">
      <w:pPr>
        <w:rPr>
          <w:lang w:val="id-ID" w:eastAsia="id-ID"/>
        </w:rPr>
      </w:pPr>
      <w:r>
        <w:rPr>
          <w:noProof/>
          <w:lang w:eastAsia="id-ID"/>
        </w:rPr>
        <mc:AlternateContent>
          <mc:Choice Requires="wps">
            <w:drawing>
              <wp:anchor distT="0" distB="0" distL="114300" distR="114300" simplePos="0" relativeHeight="251813888" behindDoc="0" locked="0" layoutInCell="1" allowOverlap="1" wp14:anchorId="4937CB29" wp14:editId="1B9246E5">
                <wp:simplePos x="0" y="0"/>
                <wp:positionH relativeFrom="column">
                  <wp:posOffset>-310507</wp:posOffset>
                </wp:positionH>
                <wp:positionV relativeFrom="paragraph">
                  <wp:posOffset>378329</wp:posOffset>
                </wp:positionV>
                <wp:extent cx="5761338" cy="275573"/>
                <wp:effectExtent l="0" t="0" r="17780" b="17145"/>
                <wp:wrapNone/>
                <wp:docPr id="22" name="Persegi Panjang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1338" cy="27557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6BB80DA" w14:textId="7FD82DD0" w:rsidR="0072356B" w:rsidRDefault="0072356B" w:rsidP="0072356B">
                            <w:pPr>
                              <w:jc w:val="center"/>
                            </w:pPr>
                            <w:r>
                              <w:t>Pegawai Non ASN Dinas Perhubungan Kabupaten Teg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37CB29" id="Persegi Panjang 22" o:spid="_x0000_s1064" style="position:absolute;left:0;text-align:left;margin-left:-24.45pt;margin-top:29.8pt;width:453.65pt;height:21.7pt;z-index:251813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" fillcolor="white [3201]" strokecolor="black [3200]" strokeweight="1pt">
                <v:textbox>
                  <w:txbxContent>
                    <w:p w14:paraId="46BB80DA" w14:textId="7FD82DD0" w:rsidR="0072356B" w:rsidRDefault="0072356B" w:rsidP="0072356B">
                      <w:pPr>
                        <w:jc w:val="center"/>
                      </w:pPr>
                      <w:r>
                        <w:t>Pegawai Non ASN Dinas Perhubungan Kabupaten Tegal</w:t>
                      </w:r>
                    </w:p>
                  </w:txbxContent>
                </v:textbox>
              </v:rect>
            </w:pict>
          </mc:Fallback>
        </mc:AlternateContent>
      </w:r>
    </w:p>
    <w:p w14:paraId="6C578448" w14:textId="601446EF" w:rsidR="0072356B" w:rsidRDefault="0072356B" w:rsidP="001A65BC">
      <w:pPr>
        <w:rPr>
          <w:lang w:val="id-ID" w:eastAsia="id-ID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809792" behindDoc="0" locked="0" layoutInCell="1" allowOverlap="1" wp14:anchorId="702F6449" wp14:editId="0050B9D6">
            <wp:simplePos x="0" y="0"/>
            <wp:positionH relativeFrom="column">
              <wp:posOffset>-312838</wp:posOffset>
            </wp:positionH>
            <wp:positionV relativeFrom="paragraph">
              <wp:posOffset>353034</wp:posOffset>
            </wp:positionV>
            <wp:extent cx="2936975" cy="2342367"/>
            <wp:effectExtent l="0" t="0" r="0" b="0"/>
            <wp:wrapNone/>
            <wp:docPr id="19" name="Gambar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ambar 19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116"/>
                    <a:stretch/>
                  </pic:blipFill>
                  <pic:spPr bwMode="auto">
                    <a:xfrm>
                      <a:off x="0" y="0"/>
                      <a:ext cx="2956801" cy="23581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8FA206" w14:textId="71783684" w:rsidR="0072356B" w:rsidRDefault="0072356B" w:rsidP="001A65BC">
      <w:pPr>
        <w:rPr>
          <w:lang w:val="id-ID" w:eastAsia="id-ID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810816" behindDoc="0" locked="0" layoutInCell="1" allowOverlap="1" wp14:anchorId="3BF28194" wp14:editId="10C56891">
            <wp:simplePos x="0" y="0"/>
            <wp:positionH relativeFrom="column">
              <wp:posOffset>2705935</wp:posOffset>
            </wp:positionH>
            <wp:positionV relativeFrom="paragraph">
              <wp:posOffset>75365</wp:posOffset>
            </wp:positionV>
            <wp:extent cx="2742683" cy="2317750"/>
            <wp:effectExtent l="0" t="0" r="635" b="0"/>
            <wp:wrapNone/>
            <wp:docPr id="15" name="Gambar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Gambar 15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309"/>
                    <a:stretch/>
                  </pic:blipFill>
                  <pic:spPr bwMode="auto">
                    <a:xfrm>
                      <a:off x="0" y="0"/>
                      <a:ext cx="2745241" cy="23199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DF9D20E" w14:textId="2BE8C7F1" w:rsidR="0072356B" w:rsidRDefault="0072356B" w:rsidP="001A65BC">
      <w:pPr>
        <w:rPr>
          <w:lang w:val="id-ID" w:eastAsia="id-ID"/>
        </w:rPr>
      </w:pPr>
    </w:p>
    <w:p w14:paraId="20E1C3AE" w14:textId="2520AC21" w:rsidR="0072356B" w:rsidRDefault="0072356B" w:rsidP="001A65BC">
      <w:pPr>
        <w:rPr>
          <w:lang w:val="id-ID" w:eastAsia="id-ID"/>
        </w:rPr>
      </w:pPr>
    </w:p>
    <w:p w14:paraId="379B7E53" w14:textId="75527481" w:rsidR="0072356B" w:rsidRDefault="0072356B" w:rsidP="001A65BC">
      <w:pPr>
        <w:rPr>
          <w:lang w:val="id-ID" w:eastAsia="id-ID"/>
        </w:rPr>
      </w:pPr>
    </w:p>
    <w:p w14:paraId="4880CF5C" w14:textId="06DAA474" w:rsidR="0072356B" w:rsidRDefault="0072356B" w:rsidP="001A65BC">
      <w:pPr>
        <w:rPr>
          <w:lang w:val="id-ID" w:eastAsia="id-ID"/>
        </w:rPr>
      </w:pPr>
    </w:p>
    <w:p w14:paraId="2BB279F4" w14:textId="3FF4C597" w:rsidR="0072356B" w:rsidRDefault="0072356B" w:rsidP="001A65BC">
      <w:pPr>
        <w:rPr>
          <w:lang w:val="id-ID" w:eastAsia="id-ID"/>
        </w:rPr>
      </w:pPr>
    </w:p>
    <w:p w14:paraId="2C4CFB70" w14:textId="14D78A14" w:rsidR="0072356B" w:rsidRDefault="0072356B" w:rsidP="001A65BC">
      <w:pPr>
        <w:rPr>
          <w:lang w:val="id-ID" w:eastAsia="id-ID"/>
        </w:rPr>
      </w:pPr>
    </w:p>
    <w:p w14:paraId="2BD8E9F3" w14:textId="7D947CB1" w:rsidR="0072356B" w:rsidRDefault="0072356B" w:rsidP="001A65BC">
      <w:pPr>
        <w:rPr>
          <w:lang w:val="id-ID" w:eastAsia="id-ID"/>
        </w:rPr>
      </w:pPr>
    </w:p>
    <w:p w14:paraId="4480853E" w14:textId="00414004" w:rsidR="0072356B" w:rsidRDefault="0072356B" w:rsidP="001A65BC">
      <w:pPr>
        <w:rPr>
          <w:lang w:val="id-ID" w:eastAsia="id-ID"/>
        </w:rPr>
      </w:pPr>
    </w:p>
    <w:p w14:paraId="6241891B" w14:textId="21ACD914" w:rsidR="0072356B" w:rsidRDefault="0072356B" w:rsidP="001A65BC">
      <w:pPr>
        <w:rPr>
          <w:lang w:val="id-ID" w:eastAsia="id-ID"/>
        </w:rPr>
      </w:pPr>
    </w:p>
    <w:p w14:paraId="7F10A230" w14:textId="1163C9C3" w:rsidR="0072356B" w:rsidRDefault="0072356B" w:rsidP="001A65BC">
      <w:pPr>
        <w:rPr>
          <w:lang w:val="id-ID" w:eastAsia="id-ID"/>
        </w:rPr>
      </w:pPr>
    </w:p>
    <w:p w14:paraId="3C3FF5F6" w14:textId="37592984" w:rsidR="0072356B" w:rsidRDefault="0072356B" w:rsidP="001A65BC">
      <w:pPr>
        <w:rPr>
          <w:lang w:val="id-ID" w:eastAsia="id-ID"/>
        </w:rPr>
      </w:pPr>
    </w:p>
    <w:p w14:paraId="729A890A" w14:textId="6A71447F" w:rsidR="0072356B" w:rsidRDefault="0072356B" w:rsidP="001A65BC">
      <w:pPr>
        <w:rPr>
          <w:lang w:val="id-ID" w:eastAsia="id-ID"/>
        </w:rPr>
      </w:pPr>
    </w:p>
    <w:p w14:paraId="165DAA22" w14:textId="2254A6B5" w:rsidR="0072356B" w:rsidRDefault="0072356B" w:rsidP="001A65BC">
      <w:pPr>
        <w:rPr>
          <w:lang w:val="id-ID" w:eastAsia="id-ID"/>
        </w:rPr>
      </w:pPr>
    </w:p>
    <w:p w14:paraId="248C24C1" w14:textId="2F6AC007" w:rsidR="0072356B" w:rsidRDefault="0072356B" w:rsidP="001A65BC">
      <w:pPr>
        <w:rPr>
          <w:lang w:val="id-ID" w:eastAsia="id-ID"/>
        </w:rPr>
      </w:pPr>
    </w:p>
    <w:p w14:paraId="2D55A410" w14:textId="4983B348" w:rsidR="0072356B" w:rsidRDefault="0072356B" w:rsidP="001A65BC">
      <w:pPr>
        <w:rPr>
          <w:lang w:val="id-ID" w:eastAsia="id-ID"/>
        </w:rPr>
      </w:pPr>
    </w:p>
    <w:p w14:paraId="1036F194" w14:textId="77777777" w:rsidR="0072356B" w:rsidRDefault="0072356B" w:rsidP="001A65BC">
      <w:pPr>
        <w:rPr>
          <w:lang w:val="id-ID" w:eastAsia="id-ID"/>
        </w:rPr>
      </w:pPr>
    </w:p>
    <w:p w14:paraId="230131AF" w14:textId="7EE58A79" w:rsidR="00F438C9" w:rsidRDefault="00F438C9" w:rsidP="00F438C9">
      <w:pPr>
        <w:pStyle w:val="Keterangan"/>
        <w:jc w:val="center"/>
        <w:rPr>
          <w:i w:val="0"/>
          <w:iCs w:val="0"/>
          <w:color w:val="000000" w:themeColor="text1"/>
          <w:sz w:val="24"/>
          <w:szCs w:val="24"/>
          <w:lang w:eastAsia="id-ID"/>
        </w:rPr>
      </w:pPr>
      <w:bookmarkStart w:id="5" w:name="_Toc157948988"/>
      <w:r w:rsidRPr="00F438C9">
        <w:rPr>
          <w:i w:val="0"/>
          <w:iCs w:val="0"/>
          <w:color w:val="000000" w:themeColor="text1"/>
          <w:sz w:val="24"/>
          <w:szCs w:val="24"/>
        </w:rPr>
        <w:lastRenderedPageBreak/>
        <w:t xml:space="preserve">Lampiran 1. </w:t>
      </w:r>
      <w:r w:rsidRPr="00F438C9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F438C9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Pr="00F438C9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5</w:t>
      </w:r>
      <w:r w:rsidRPr="00F438C9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F438C9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F438C9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Surat </w:t>
      </w:r>
      <w:proofErr w:type="spellStart"/>
      <w:r w:rsidRPr="00F438C9">
        <w:rPr>
          <w:i w:val="0"/>
          <w:iCs w:val="0"/>
          <w:color w:val="000000" w:themeColor="text1"/>
          <w:sz w:val="24"/>
          <w:szCs w:val="24"/>
          <w:lang w:eastAsia="id-ID"/>
        </w:rPr>
        <w:t>Balasan</w:t>
      </w:r>
      <w:proofErr w:type="spellEnd"/>
      <w:r w:rsidRPr="00F438C9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F438C9">
        <w:rPr>
          <w:i w:val="0"/>
          <w:iCs w:val="0"/>
          <w:color w:val="000000" w:themeColor="text1"/>
          <w:sz w:val="24"/>
          <w:szCs w:val="24"/>
          <w:lang w:eastAsia="id-ID"/>
        </w:rPr>
        <w:t>Penelitian</w:t>
      </w:r>
      <w:bookmarkEnd w:id="5"/>
      <w:proofErr w:type="spellEnd"/>
    </w:p>
    <w:p w14:paraId="187CB531" w14:textId="262FBCCC" w:rsidR="00F438C9" w:rsidRDefault="00F438C9" w:rsidP="00F438C9">
      <w:pPr>
        <w:rPr>
          <w:lang w:eastAsia="id-ID"/>
        </w:rPr>
      </w:pPr>
      <w:r>
        <w:rPr>
          <w:noProof/>
          <w:lang w:eastAsia="id-ID"/>
        </w:rPr>
        <w:drawing>
          <wp:inline distT="0" distB="0" distL="0" distR="0" wp14:anchorId="407E39D5" wp14:editId="6AAB45EC">
            <wp:extent cx="5137873" cy="7162800"/>
            <wp:effectExtent l="0" t="0" r="5715" b="0"/>
            <wp:docPr id="13" name="Gambar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Gambar 13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722" t="2419" r="28446" b="2035"/>
                    <a:stretch/>
                  </pic:blipFill>
                  <pic:spPr bwMode="auto">
                    <a:xfrm>
                      <a:off x="0" y="0"/>
                      <a:ext cx="5148890" cy="71781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6AA9CA" w14:textId="19EA7507" w:rsidR="008C1200" w:rsidRDefault="008C1200" w:rsidP="00F438C9">
      <w:pPr>
        <w:rPr>
          <w:lang w:eastAsia="id-ID"/>
        </w:rPr>
      </w:pPr>
    </w:p>
    <w:p w14:paraId="52984058" w14:textId="35E94FA7" w:rsidR="008C1200" w:rsidRDefault="008C1200" w:rsidP="00F438C9">
      <w:pPr>
        <w:rPr>
          <w:lang w:eastAsia="id-ID"/>
        </w:rPr>
      </w:pPr>
    </w:p>
    <w:p w14:paraId="52A191C8" w14:textId="1B6296E0" w:rsidR="008C1200" w:rsidRDefault="008C1200" w:rsidP="00F438C9">
      <w:pPr>
        <w:rPr>
          <w:lang w:eastAsia="id-ID"/>
        </w:rPr>
      </w:pPr>
    </w:p>
    <w:p w14:paraId="3042D476" w14:textId="0EDD787B" w:rsidR="008C1200" w:rsidRDefault="008C1200" w:rsidP="00F438C9">
      <w:pPr>
        <w:rPr>
          <w:lang w:eastAsia="id-ID"/>
        </w:rPr>
      </w:pPr>
    </w:p>
    <w:p w14:paraId="4870F982" w14:textId="2867DBA1" w:rsidR="008C1200" w:rsidRDefault="008C1200" w:rsidP="00A02042">
      <w:pPr>
        <w:pStyle w:val="Keterangan"/>
        <w:rPr>
          <w:i w:val="0"/>
          <w:iCs w:val="0"/>
          <w:color w:val="000000" w:themeColor="text1"/>
          <w:sz w:val="24"/>
          <w:szCs w:val="24"/>
          <w:lang w:eastAsia="id-ID"/>
        </w:rPr>
      </w:pPr>
      <w:bookmarkStart w:id="6" w:name="_Toc157948989"/>
      <w:r w:rsidRPr="00A02042">
        <w:rPr>
          <w:i w:val="0"/>
          <w:iCs w:val="0"/>
          <w:noProof/>
          <w:color w:val="000000" w:themeColor="text1"/>
          <w:sz w:val="24"/>
          <w:szCs w:val="24"/>
        </w:rPr>
        <w:drawing>
          <wp:anchor distT="0" distB="0" distL="0" distR="0" simplePos="0" relativeHeight="251815936" behindDoc="0" locked="0" layoutInCell="1" allowOverlap="1" wp14:anchorId="6B114A92" wp14:editId="46FE5462">
            <wp:simplePos x="0" y="0"/>
            <wp:positionH relativeFrom="page">
              <wp:posOffset>1169670</wp:posOffset>
            </wp:positionH>
            <wp:positionV relativeFrom="page">
              <wp:posOffset>1707253</wp:posOffset>
            </wp:positionV>
            <wp:extent cx="5398496" cy="9328411"/>
            <wp:effectExtent l="0" t="0" r="0" b="0"/>
            <wp:wrapNone/>
            <wp:docPr id="4" name="Imag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398496" cy="932841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t xml:space="preserve">Lampiran 1. </w: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6</w: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Surat </w:t>
      </w:r>
      <w:proofErr w:type="spellStart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>Pemberitahuan</w:t>
      </w:r>
      <w:proofErr w:type="spellEnd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</w:t>
      </w:r>
      <w:proofErr w:type="spellStart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>Penetapan</w:t>
      </w:r>
      <w:proofErr w:type="spellEnd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dan </w:t>
      </w:r>
      <w:proofErr w:type="spellStart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>Pengelolaan</w:t>
      </w:r>
      <w:proofErr w:type="spellEnd"/>
      <w:r w:rsidRPr="00A02042">
        <w:rPr>
          <w:i w:val="0"/>
          <w:iCs w:val="0"/>
          <w:color w:val="000000" w:themeColor="text1"/>
          <w:sz w:val="24"/>
          <w:szCs w:val="24"/>
          <w:lang w:eastAsia="id-ID"/>
        </w:rPr>
        <w:t xml:space="preserve"> Kinerja non ASN</w:t>
      </w:r>
      <w:bookmarkEnd w:id="6"/>
    </w:p>
    <w:p w14:paraId="6163B058" w14:textId="277AF5B7" w:rsidR="008C1200" w:rsidRDefault="008C1200" w:rsidP="00F438C9">
      <w:pPr>
        <w:rPr>
          <w:lang w:eastAsia="id-ID"/>
        </w:rPr>
      </w:pPr>
    </w:p>
    <w:p w14:paraId="0FF793D6" w14:textId="37120E9C" w:rsidR="008C1200" w:rsidRDefault="008C1200" w:rsidP="00F438C9">
      <w:pPr>
        <w:rPr>
          <w:lang w:eastAsia="id-ID"/>
        </w:rPr>
      </w:pPr>
    </w:p>
    <w:p w14:paraId="1D803205" w14:textId="33B63EEA" w:rsidR="008C1200" w:rsidRDefault="008C1200" w:rsidP="00F438C9">
      <w:pPr>
        <w:rPr>
          <w:lang w:eastAsia="id-ID"/>
        </w:rPr>
      </w:pPr>
    </w:p>
    <w:p w14:paraId="0A8CD8B3" w14:textId="12C0CC19" w:rsidR="008C1200" w:rsidRDefault="008C1200" w:rsidP="00F438C9">
      <w:pPr>
        <w:rPr>
          <w:lang w:eastAsia="id-ID"/>
        </w:rPr>
      </w:pPr>
    </w:p>
    <w:p w14:paraId="405104D9" w14:textId="7F33D9B6" w:rsidR="008C1200" w:rsidRDefault="008C1200" w:rsidP="00F438C9">
      <w:pPr>
        <w:rPr>
          <w:lang w:eastAsia="id-ID"/>
        </w:rPr>
      </w:pPr>
    </w:p>
    <w:p w14:paraId="03341601" w14:textId="003CD3A6" w:rsidR="008C1200" w:rsidRDefault="008C1200" w:rsidP="00F438C9">
      <w:pPr>
        <w:rPr>
          <w:lang w:eastAsia="id-ID"/>
        </w:rPr>
      </w:pPr>
    </w:p>
    <w:p w14:paraId="38902C06" w14:textId="0DF5ACCE" w:rsidR="008C1200" w:rsidRDefault="008C1200" w:rsidP="00F438C9">
      <w:pPr>
        <w:rPr>
          <w:lang w:eastAsia="id-ID"/>
        </w:rPr>
      </w:pPr>
    </w:p>
    <w:p w14:paraId="24F3211F" w14:textId="1E4A6447" w:rsidR="008C1200" w:rsidRDefault="008C1200" w:rsidP="00F438C9">
      <w:pPr>
        <w:rPr>
          <w:lang w:eastAsia="id-ID"/>
        </w:rPr>
      </w:pPr>
    </w:p>
    <w:p w14:paraId="26F5AC3F" w14:textId="39DDA60F" w:rsidR="008C1200" w:rsidRDefault="008C1200" w:rsidP="00F438C9">
      <w:pPr>
        <w:rPr>
          <w:lang w:eastAsia="id-ID"/>
        </w:rPr>
      </w:pPr>
    </w:p>
    <w:p w14:paraId="073857A2" w14:textId="17868E96" w:rsidR="008C1200" w:rsidRDefault="008C1200" w:rsidP="00F438C9">
      <w:pPr>
        <w:rPr>
          <w:lang w:eastAsia="id-ID"/>
        </w:rPr>
      </w:pPr>
    </w:p>
    <w:p w14:paraId="2018D4D4" w14:textId="73A995AA" w:rsidR="008C1200" w:rsidRDefault="008C1200" w:rsidP="00F438C9">
      <w:pPr>
        <w:rPr>
          <w:lang w:eastAsia="id-ID"/>
        </w:rPr>
      </w:pPr>
    </w:p>
    <w:p w14:paraId="4BDF93FE" w14:textId="5B3D4D37" w:rsidR="008C1200" w:rsidRDefault="008C1200" w:rsidP="00F438C9">
      <w:pPr>
        <w:rPr>
          <w:lang w:eastAsia="id-ID"/>
        </w:rPr>
      </w:pPr>
    </w:p>
    <w:p w14:paraId="59C81DEE" w14:textId="6D312354" w:rsidR="008C1200" w:rsidRDefault="008C1200" w:rsidP="00F438C9">
      <w:pPr>
        <w:rPr>
          <w:lang w:eastAsia="id-ID"/>
        </w:rPr>
      </w:pPr>
    </w:p>
    <w:p w14:paraId="11252EA0" w14:textId="5A7A732F" w:rsidR="008C1200" w:rsidRDefault="008C1200" w:rsidP="00F438C9">
      <w:pPr>
        <w:rPr>
          <w:lang w:eastAsia="id-ID"/>
        </w:rPr>
      </w:pPr>
    </w:p>
    <w:p w14:paraId="26A1C1B8" w14:textId="26917C0C" w:rsidR="008C1200" w:rsidRDefault="008C1200" w:rsidP="00F438C9">
      <w:pPr>
        <w:rPr>
          <w:lang w:eastAsia="id-ID"/>
        </w:rPr>
      </w:pPr>
    </w:p>
    <w:p w14:paraId="3650A7C9" w14:textId="4F41922D" w:rsidR="008C1200" w:rsidRDefault="008C1200" w:rsidP="00F438C9">
      <w:pPr>
        <w:rPr>
          <w:lang w:eastAsia="id-ID"/>
        </w:rPr>
      </w:pPr>
    </w:p>
    <w:p w14:paraId="21919F1E" w14:textId="6A920269" w:rsidR="008C1200" w:rsidRDefault="008C1200" w:rsidP="00F438C9">
      <w:pPr>
        <w:rPr>
          <w:lang w:eastAsia="id-ID"/>
        </w:rPr>
      </w:pPr>
    </w:p>
    <w:p w14:paraId="7E735F0A" w14:textId="2B120E3A" w:rsidR="008C1200" w:rsidRDefault="008C1200" w:rsidP="00F438C9">
      <w:pPr>
        <w:rPr>
          <w:lang w:eastAsia="id-ID"/>
        </w:rPr>
      </w:pPr>
    </w:p>
    <w:p w14:paraId="6EB889D4" w14:textId="388C8426" w:rsidR="008C1200" w:rsidRDefault="008C1200" w:rsidP="00F438C9">
      <w:pPr>
        <w:rPr>
          <w:lang w:eastAsia="id-ID"/>
        </w:rPr>
      </w:pPr>
    </w:p>
    <w:p w14:paraId="01B682A5" w14:textId="51BEA971" w:rsidR="008C1200" w:rsidRDefault="008C1200" w:rsidP="00F438C9">
      <w:pPr>
        <w:rPr>
          <w:lang w:eastAsia="id-ID"/>
        </w:rPr>
      </w:pPr>
    </w:p>
    <w:p w14:paraId="1A77220E" w14:textId="676240EF" w:rsidR="008C1200" w:rsidRDefault="008C1200" w:rsidP="00F438C9">
      <w:pPr>
        <w:rPr>
          <w:lang w:eastAsia="id-ID"/>
        </w:rPr>
      </w:pPr>
    </w:p>
    <w:p w14:paraId="3F620676" w14:textId="2E9EBD73" w:rsidR="008C1200" w:rsidRDefault="008C1200" w:rsidP="00F438C9">
      <w:pPr>
        <w:rPr>
          <w:lang w:eastAsia="id-ID"/>
        </w:rPr>
      </w:pPr>
    </w:p>
    <w:p w14:paraId="1AD6C3CA" w14:textId="3C21DC26" w:rsidR="008C1200" w:rsidRDefault="008C1200" w:rsidP="00F438C9">
      <w:pPr>
        <w:rPr>
          <w:lang w:eastAsia="id-ID"/>
        </w:rPr>
      </w:pPr>
    </w:p>
    <w:p w14:paraId="7A076762" w14:textId="091602AE" w:rsidR="008C1200" w:rsidRDefault="008C1200" w:rsidP="00F438C9">
      <w:pPr>
        <w:rPr>
          <w:lang w:eastAsia="id-ID"/>
        </w:rPr>
      </w:pPr>
    </w:p>
    <w:p w14:paraId="2C718C3A" w14:textId="1B1D5DB2" w:rsidR="008C1200" w:rsidRDefault="008C1200" w:rsidP="00F438C9">
      <w:pPr>
        <w:rPr>
          <w:lang w:eastAsia="id-ID"/>
        </w:rPr>
      </w:pPr>
    </w:p>
    <w:p w14:paraId="50A03A39" w14:textId="2DE67E44" w:rsidR="008C1200" w:rsidRDefault="008C1200" w:rsidP="00F438C9">
      <w:pPr>
        <w:rPr>
          <w:lang w:eastAsia="id-ID"/>
        </w:rPr>
      </w:pPr>
    </w:p>
    <w:p w14:paraId="7E86BD35" w14:textId="59579B0E" w:rsidR="008C1200" w:rsidRDefault="008C1200" w:rsidP="00F438C9">
      <w:pPr>
        <w:rPr>
          <w:lang w:eastAsia="id-ID"/>
        </w:rPr>
      </w:pPr>
    </w:p>
    <w:p w14:paraId="10E45EDA" w14:textId="660E6FF2" w:rsidR="008C1200" w:rsidRDefault="008C1200" w:rsidP="00F438C9">
      <w:pPr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17984" behindDoc="0" locked="0" layoutInCell="1" allowOverlap="1" wp14:anchorId="12164CA7" wp14:editId="11255E61">
            <wp:simplePos x="0" y="0"/>
            <wp:positionH relativeFrom="page">
              <wp:posOffset>1330885</wp:posOffset>
            </wp:positionH>
            <wp:positionV relativeFrom="page">
              <wp:posOffset>954592</wp:posOffset>
            </wp:positionV>
            <wp:extent cx="5344944" cy="7988640"/>
            <wp:effectExtent l="0" t="0" r="1905" b="0"/>
            <wp:wrapNone/>
            <wp:docPr id="23" name="Imag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 2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344944" cy="7988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D441D8E" w14:textId="77777777" w:rsidR="008C1200" w:rsidRDefault="008C1200" w:rsidP="00F438C9">
      <w:pPr>
        <w:rPr>
          <w:lang w:eastAsia="id-ID"/>
        </w:rPr>
      </w:pPr>
    </w:p>
    <w:p w14:paraId="0F32DEED" w14:textId="77777777" w:rsidR="008C1200" w:rsidRDefault="008C1200" w:rsidP="00F438C9">
      <w:pPr>
        <w:rPr>
          <w:lang w:eastAsia="id-ID"/>
        </w:rPr>
      </w:pPr>
    </w:p>
    <w:p w14:paraId="44F187B1" w14:textId="77777777" w:rsidR="008C1200" w:rsidRDefault="008C1200" w:rsidP="00F438C9">
      <w:pPr>
        <w:rPr>
          <w:lang w:eastAsia="id-ID"/>
        </w:rPr>
      </w:pPr>
    </w:p>
    <w:p w14:paraId="7C5B50D5" w14:textId="77777777" w:rsidR="008C1200" w:rsidRDefault="008C1200" w:rsidP="00F438C9">
      <w:pPr>
        <w:rPr>
          <w:lang w:eastAsia="id-ID"/>
        </w:rPr>
      </w:pPr>
    </w:p>
    <w:p w14:paraId="628E669F" w14:textId="77777777" w:rsidR="008C1200" w:rsidRDefault="008C1200" w:rsidP="00F438C9">
      <w:pPr>
        <w:rPr>
          <w:lang w:eastAsia="id-ID"/>
        </w:rPr>
      </w:pPr>
    </w:p>
    <w:p w14:paraId="07F8A0D6" w14:textId="77777777" w:rsidR="008C1200" w:rsidRDefault="008C1200" w:rsidP="00F438C9">
      <w:pPr>
        <w:rPr>
          <w:lang w:eastAsia="id-ID"/>
        </w:rPr>
      </w:pPr>
    </w:p>
    <w:p w14:paraId="4D5A24A1" w14:textId="77777777" w:rsidR="008C1200" w:rsidRDefault="008C1200" w:rsidP="00F438C9">
      <w:pPr>
        <w:rPr>
          <w:lang w:eastAsia="id-ID"/>
        </w:rPr>
      </w:pPr>
    </w:p>
    <w:p w14:paraId="1C5FB743" w14:textId="56A85DD1" w:rsidR="008C1200" w:rsidRDefault="008C1200" w:rsidP="00F438C9">
      <w:pPr>
        <w:rPr>
          <w:lang w:eastAsia="id-ID"/>
        </w:rPr>
      </w:pPr>
      <w:r>
        <w:rPr>
          <w:noProof/>
        </w:rPr>
        <w:drawing>
          <wp:anchor distT="0" distB="0" distL="0" distR="0" simplePos="0" relativeHeight="251820032" behindDoc="0" locked="0" layoutInCell="1" allowOverlap="1" wp14:anchorId="73D6A9E1" wp14:editId="4846D51C">
            <wp:simplePos x="0" y="0"/>
            <wp:positionH relativeFrom="page">
              <wp:posOffset>1492213</wp:posOffset>
            </wp:positionH>
            <wp:positionV relativeFrom="page">
              <wp:posOffset>3549613</wp:posOffset>
            </wp:positionV>
            <wp:extent cx="5055235" cy="6486238"/>
            <wp:effectExtent l="0" t="0" r="0" b="3810"/>
            <wp:wrapNone/>
            <wp:docPr id="24" name="Imag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 3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55235" cy="648623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0817046" w14:textId="5658B6FE" w:rsidR="008C1200" w:rsidRDefault="008C1200" w:rsidP="00F438C9">
      <w:pPr>
        <w:rPr>
          <w:lang w:eastAsia="id-ID"/>
        </w:rPr>
      </w:pPr>
    </w:p>
    <w:p w14:paraId="3ECF939C" w14:textId="0CC215FA" w:rsidR="008C1200" w:rsidRDefault="008C1200" w:rsidP="00F438C9">
      <w:pPr>
        <w:rPr>
          <w:lang w:eastAsia="id-ID"/>
        </w:rPr>
      </w:pPr>
    </w:p>
    <w:p w14:paraId="14B79827" w14:textId="1B5F35FC" w:rsidR="008C1200" w:rsidRDefault="008C1200" w:rsidP="00F438C9">
      <w:pPr>
        <w:rPr>
          <w:lang w:eastAsia="id-ID"/>
        </w:rPr>
      </w:pPr>
    </w:p>
    <w:p w14:paraId="6BFE9ECA" w14:textId="76C58F3E" w:rsidR="008C1200" w:rsidRDefault="008C1200" w:rsidP="00F438C9">
      <w:pPr>
        <w:rPr>
          <w:lang w:eastAsia="id-ID"/>
        </w:rPr>
      </w:pPr>
    </w:p>
    <w:p w14:paraId="093FBE25" w14:textId="487F4C8B" w:rsidR="008C1200" w:rsidRDefault="008C1200" w:rsidP="00F438C9">
      <w:pPr>
        <w:rPr>
          <w:lang w:eastAsia="id-ID"/>
        </w:rPr>
      </w:pPr>
    </w:p>
    <w:p w14:paraId="37DB79A0" w14:textId="5BDD107D" w:rsidR="008C1200" w:rsidRDefault="008C1200" w:rsidP="00F438C9">
      <w:pPr>
        <w:rPr>
          <w:lang w:eastAsia="id-ID"/>
        </w:rPr>
      </w:pPr>
    </w:p>
    <w:p w14:paraId="17FECF41" w14:textId="15180D6C" w:rsidR="008C1200" w:rsidRDefault="008C1200" w:rsidP="00F438C9">
      <w:pPr>
        <w:rPr>
          <w:lang w:eastAsia="id-ID"/>
        </w:rPr>
      </w:pPr>
    </w:p>
    <w:p w14:paraId="2CCCE472" w14:textId="67E8F700" w:rsidR="008C1200" w:rsidRDefault="008C1200" w:rsidP="00F438C9">
      <w:pPr>
        <w:rPr>
          <w:lang w:eastAsia="id-ID"/>
        </w:rPr>
      </w:pPr>
    </w:p>
    <w:p w14:paraId="6F9E5495" w14:textId="77777777" w:rsidR="008C1200" w:rsidRDefault="008C1200" w:rsidP="00F438C9">
      <w:pPr>
        <w:rPr>
          <w:lang w:eastAsia="id-ID"/>
        </w:rPr>
      </w:pPr>
    </w:p>
    <w:p w14:paraId="658AAB5A" w14:textId="7B50AB40" w:rsidR="008C1200" w:rsidRDefault="008C1200" w:rsidP="00F438C9">
      <w:pPr>
        <w:rPr>
          <w:lang w:eastAsia="id-ID"/>
        </w:rPr>
      </w:pPr>
    </w:p>
    <w:p w14:paraId="0F7B4D92" w14:textId="77777777" w:rsidR="008C1200" w:rsidRDefault="008C1200" w:rsidP="00F438C9">
      <w:pPr>
        <w:rPr>
          <w:lang w:eastAsia="id-ID"/>
        </w:rPr>
      </w:pPr>
    </w:p>
    <w:p w14:paraId="39AA45A3" w14:textId="77777777" w:rsidR="008C1200" w:rsidRDefault="008C1200" w:rsidP="00F438C9">
      <w:pPr>
        <w:rPr>
          <w:lang w:eastAsia="id-ID"/>
        </w:rPr>
      </w:pPr>
    </w:p>
    <w:p w14:paraId="7580115E" w14:textId="77777777" w:rsidR="008C1200" w:rsidRDefault="008C1200" w:rsidP="00F438C9">
      <w:pPr>
        <w:rPr>
          <w:lang w:eastAsia="id-ID"/>
        </w:rPr>
      </w:pPr>
    </w:p>
    <w:p w14:paraId="770A7CF5" w14:textId="1DE50083" w:rsidR="008C1200" w:rsidRDefault="008C1200" w:rsidP="00F438C9">
      <w:pPr>
        <w:rPr>
          <w:lang w:eastAsia="id-ID"/>
        </w:rPr>
      </w:pPr>
    </w:p>
    <w:p w14:paraId="161E39B1" w14:textId="77777777" w:rsidR="008C1200" w:rsidRDefault="008C1200" w:rsidP="00F438C9">
      <w:pPr>
        <w:rPr>
          <w:lang w:eastAsia="id-ID"/>
        </w:rPr>
      </w:pPr>
    </w:p>
    <w:p w14:paraId="7FDB3805" w14:textId="77777777" w:rsidR="008C1200" w:rsidRDefault="008C1200" w:rsidP="00F438C9">
      <w:pPr>
        <w:rPr>
          <w:lang w:eastAsia="id-ID"/>
        </w:rPr>
      </w:pPr>
    </w:p>
    <w:p w14:paraId="7F2E1086" w14:textId="77777777" w:rsidR="008C1200" w:rsidRDefault="008C1200" w:rsidP="00F438C9">
      <w:pPr>
        <w:rPr>
          <w:lang w:eastAsia="id-ID"/>
        </w:rPr>
      </w:pPr>
    </w:p>
    <w:p w14:paraId="2D9E12FC" w14:textId="77777777" w:rsidR="008C1200" w:rsidRDefault="008C1200" w:rsidP="00F438C9">
      <w:pPr>
        <w:rPr>
          <w:lang w:eastAsia="id-ID"/>
        </w:rPr>
      </w:pPr>
    </w:p>
    <w:p w14:paraId="6E0E225B" w14:textId="77777777" w:rsidR="008C1200" w:rsidRDefault="008C1200" w:rsidP="00F438C9">
      <w:pPr>
        <w:rPr>
          <w:lang w:eastAsia="id-ID"/>
        </w:rPr>
      </w:pPr>
    </w:p>
    <w:p w14:paraId="79CDE0B4" w14:textId="77777777" w:rsidR="00A02042" w:rsidRDefault="00A02042" w:rsidP="00A02042">
      <w:pPr>
        <w:pStyle w:val="Keterangan"/>
      </w:pPr>
    </w:p>
    <w:p w14:paraId="67AB1143" w14:textId="5078DD9D" w:rsidR="008C1200" w:rsidRPr="00A02042" w:rsidRDefault="008C1200" w:rsidP="00A02042">
      <w:pPr>
        <w:pStyle w:val="Keterangan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7" w:name="_Toc157948990"/>
      <w:r w:rsidRPr="00A02042">
        <w:rPr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anchor distT="0" distB="0" distL="0" distR="0" simplePos="0" relativeHeight="251822080" behindDoc="1" locked="0" layoutInCell="1" allowOverlap="1" wp14:anchorId="3E1A1D8C" wp14:editId="16A47C82">
            <wp:simplePos x="0" y="0"/>
            <wp:positionH relativeFrom="page">
              <wp:posOffset>1070573</wp:posOffset>
            </wp:positionH>
            <wp:positionV relativeFrom="page">
              <wp:posOffset>1438425</wp:posOffset>
            </wp:positionV>
            <wp:extent cx="6043506" cy="8548239"/>
            <wp:effectExtent l="0" t="0" r="1905" b="0"/>
            <wp:wrapNone/>
            <wp:docPr id="25" name="image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jpeg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43506" cy="854823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t xml:space="preserve">Lampiran 1. </w: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instrText xml:space="preserve"> SEQ Lampiran_1. \* ARABIC </w:instrTex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312E6C">
        <w:rPr>
          <w:i w:val="0"/>
          <w:iCs w:val="0"/>
          <w:noProof/>
          <w:color w:val="000000" w:themeColor="text1"/>
          <w:sz w:val="24"/>
          <w:szCs w:val="24"/>
        </w:rPr>
        <w:t>7</w:t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="00A02042" w:rsidRPr="00A02042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A02042">
        <w:rPr>
          <w:i w:val="0"/>
          <w:iCs w:val="0"/>
          <w:color w:val="000000" w:themeColor="text1"/>
          <w:sz w:val="24"/>
          <w:szCs w:val="24"/>
        </w:rPr>
        <w:t xml:space="preserve"> Surat </w:t>
      </w:r>
      <w:proofErr w:type="spellStart"/>
      <w:r w:rsidRPr="00A02042">
        <w:rPr>
          <w:i w:val="0"/>
          <w:iCs w:val="0"/>
          <w:color w:val="000000" w:themeColor="text1"/>
          <w:sz w:val="24"/>
          <w:szCs w:val="24"/>
        </w:rPr>
        <w:t>Perintah</w:t>
      </w:r>
      <w:proofErr w:type="spellEnd"/>
      <w:r w:rsidRPr="00A02042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A02042">
        <w:rPr>
          <w:i w:val="0"/>
          <w:iCs w:val="0"/>
          <w:color w:val="000000" w:themeColor="text1"/>
          <w:sz w:val="24"/>
          <w:szCs w:val="24"/>
        </w:rPr>
        <w:t>Kerja</w:t>
      </w:r>
      <w:proofErr w:type="spellEnd"/>
      <w:r w:rsidR="00A02042" w:rsidRPr="00A02042">
        <w:rPr>
          <w:i w:val="0"/>
          <w:iCs w:val="0"/>
          <w:color w:val="000000" w:themeColor="text1"/>
          <w:sz w:val="24"/>
          <w:szCs w:val="24"/>
        </w:rPr>
        <w:t xml:space="preserve"> Non ASN</w:t>
      </w:r>
      <w:bookmarkEnd w:id="7"/>
    </w:p>
    <w:p w14:paraId="4C6731EF" w14:textId="6A919EA9" w:rsidR="008C1200" w:rsidRDefault="008C1200" w:rsidP="008C1200">
      <w:pPr>
        <w:jc w:val="center"/>
        <w:rPr>
          <w:lang w:eastAsia="id-ID"/>
        </w:rPr>
      </w:pPr>
    </w:p>
    <w:p w14:paraId="7211519B" w14:textId="1DC5E59D" w:rsidR="008C1200" w:rsidRDefault="008C1200" w:rsidP="008C1200">
      <w:pPr>
        <w:jc w:val="center"/>
        <w:rPr>
          <w:lang w:eastAsia="id-ID"/>
        </w:rPr>
      </w:pPr>
    </w:p>
    <w:p w14:paraId="1D87D2B8" w14:textId="0AC99CE1" w:rsidR="008C1200" w:rsidRDefault="008C1200" w:rsidP="008C1200">
      <w:pPr>
        <w:jc w:val="center"/>
        <w:rPr>
          <w:lang w:eastAsia="id-ID"/>
        </w:rPr>
      </w:pPr>
    </w:p>
    <w:p w14:paraId="180B7D1C" w14:textId="0AC32A65" w:rsidR="008C1200" w:rsidRDefault="008C1200" w:rsidP="008C1200">
      <w:pPr>
        <w:jc w:val="center"/>
        <w:rPr>
          <w:lang w:eastAsia="id-ID"/>
        </w:rPr>
      </w:pPr>
    </w:p>
    <w:p w14:paraId="11F6C395" w14:textId="5AA6205F" w:rsidR="008C1200" w:rsidRDefault="008C1200" w:rsidP="008C1200">
      <w:pPr>
        <w:jc w:val="center"/>
        <w:rPr>
          <w:lang w:eastAsia="id-ID"/>
        </w:rPr>
      </w:pPr>
    </w:p>
    <w:p w14:paraId="718C1BBC" w14:textId="7FFAE268" w:rsidR="008C1200" w:rsidRDefault="008C1200" w:rsidP="008C1200">
      <w:pPr>
        <w:jc w:val="center"/>
        <w:rPr>
          <w:lang w:eastAsia="id-ID"/>
        </w:rPr>
      </w:pPr>
    </w:p>
    <w:p w14:paraId="4EBE8F94" w14:textId="061CC8CF" w:rsidR="008C1200" w:rsidRDefault="008C1200" w:rsidP="008C1200">
      <w:pPr>
        <w:jc w:val="center"/>
        <w:rPr>
          <w:lang w:eastAsia="id-ID"/>
        </w:rPr>
      </w:pPr>
    </w:p>
    <w:p w14:paraId="5E3E3C4C" w14:textId="3091B2AE" w:rsidR="008C1200" w:rsidRDefault="008C1200" w:rsidP="008C1200">
      <w:pPr>
        <w:jc w:val="center"/>
        <w:rPr>
          <w:lang w:eastAsia="id-ID"/>
        </w:rPr>
      </w:pPr>
    </w:p>
    <w:p w14:paraId="448D2B22" w14:textId="2CB10058" w:rsidR="008C1200" w:rsidRDefault="008C1200" w:rsidP="008C1200">
      <w:pPr>
        <w:jc w:val="center"/>
        <w:rPr>
          <w:lang w:eastAsia="id-ID"/>
        </w:rPr>
      </w:pPr>
    </w:p>
    <w:p w14:paraId="3D03807D" w14:textId="77777777" w:rsidR="008C1200" w:rsidRDefault="008C1200" w:rsidP="008C1200">
      <w:pPr>
        <w:jc w:val="center"/>
        <w:rPr>
          <w:lang w:eastAsia="id-ID"/>
        </w:rPr>
      </w:pPr>
    </w:p>
    <w:p w14:paraId="215A9C08" w14:textId="2129CB9B" w:rsidR="008C1200" w:rsidRDefault="008C1200" w:rsidP="008C1200">
      <w:pPr>
        <w:jc w:val="center"/>
        <w:rPr>
          <w:lang w:eastAsia="id-ID"/>
        </w:rPr>
      </w:pPr>
    </w:p>
    <w:p w14:paraId="78C4C976" w14:textId="3F87888D" w:rsidR="008C1200" w:rsidRDefault="008C1200" w:rsidP="008C1200">
      <w:pPr>
        <w:jc w:val="center"/>
        <w:rPr>
          <w:lang w:eastAsia="id-ID"/>
        </w:rPr>
      </w:pPr>
    </w:p>
    <w:p w14:paraId="121F0A6E" w14:textId="77777777" w:rsidR="008C1200" w:rsidRDefault="008C1200" w:rsidP="008C1200">
      <w:pPr>
        <w:jc w:val="center"/>
        <w:rPr>
          <w:lang w:eastAsia="id-ID"/>
        </w:rPr>
      </w:pPr>
    </w:p>
    <w:p w14:paraId="677D844F" w14:textId="77777777" w:rsidR="008C1200" w:rsidRDefault="008C1200" w:rsidP="008C1200">
      <w:pPr>
        <w:jc w:val="center"/>
        <w:rPr>
          <w:lang w:eastAsia="id-ID"/>
        </w:rPr>
      </w:pPr>
    </w:p>
    <w:p w14:paraId="0A44B9BE" w14:textId="18EFD2A0" w:rsidR="008C1200" w:rsidRDefault="008C1200" w:rsidP="008C1200">
      <w:pPr>
        <w:jc w:val="center"/>
        <w:rPr>
          <w:lang w:eastAsia="id-ID"/>
        </w:rPr>
      </w:pPr>
    </w:p>
    <w:p w14:paraId="67BFED56" w14:textId="77777777" w:rsidR="008C1200" w:rsidRDefault="008C1200" w:rsidP="008C1200">
      <w:pPr>
        <w:jc w:val="center"/>
        <w:rPr>
          <w:lang w:eastAsia="id-ID"/>
        </w:rPr>
      </w:pPr>
    </w:p>
    <w:p w14:paraId="4285F9C1" w14:textId="77777777" w:rsidR="008C1200" w:rsidRDefault="008C1200" w:rsidP="008C1200">
      <w:pPr>
        <w:jc w:val="center"/>
        <w:rPr>
          <w:lang w:eastAsia="id-ID"/>
        </w:rPr>
      </w:pPr>
    </w:p>
    <w:p w14:paraId="183F8D34" w14:textId="1AC82D72" w:rsidR="008C1200" w:rsidRDefault="008C1200" w:rsidP="008C1200">
      <w:pPr>
        <w:jc w:val="center"/>
        <w:rPr>
          <w:lang w:eastAsia="id-ID"/>
        </w:rPr>
      </w:pPr>
    </w:p>
    <w:p w14:paraId="24B53D85" w14:textId="77777777" w:rsidR="008C1200" w:rsidRDefault="008C1200" w:rsidP="008C1200">
      <w:pPr>
        <w:jc w:val="center"/>
        <w:rPr>
          <w:lang w:eastAsia="id-ID"/>
        </w:rPr>
      </w:pPr>
    </w:p>
    <w:p w14:paraId="749D18BF" w14:textId="77777777" w:rsidR="008C1200" w:rsidRDefault="008C1200" w:rsidP="008C1200">
      <w:pPr>
        <w:jc w:val="center"/>
        <w:rPr>
          <w:lang w:eastAsia="id-ID"/>
        </w:rPr>
      </w:pPr>
    </w:p>
    <w:p w14:paraId="182B7632" w14:textId="7EAAA1E9" w:rsidR="008C1200" w:rsidRDefault="008C1200" w:rsidP="008C1200">
      <w:pPr>
        <w:jc w:val="center"/>
        <w:rPr>
          <w:lang w:eastAsia="id-ID"/>
        </w:rPr>
      </w:pPr>
    </w:p>
    <w:p w14:paraId="0C0FEBF8" w14:textId="77777777" w:rsidR="008C1200" w:rsidRDefault="008C1200" w:rsidP="008C1200">
      <w:pPr>
        <w:jc w:val="center"/>
        <w:rPr>
          <w:lang w:eastAsia="id-ID"/>
        </w:rPr>
      </w:pPr>
    </w:p>
    <w:p w14:paraId="6FCD6D10" w14:textId="77777777" w:rsidR="008C1200" w:rsidRDefault="008C1200" w:rsidP="008C1200">
      <w:pPr>
        <w:jc w:val="center"/>
        <w:rPr>
          <w:lang w:eastAsia="id-ID"/>
        </w:rPr>
      </w:pPr>
    </w:p>
    <w:p w14:paraId="7D0BB417" w14:textId="77777777" w:rsidR="008C1200" w:rsidRDefault="008C1200" w:rsidP="008C1200">
      <w:pPr>
        <w:jc w:val="center"/>
        <w:rPr>
          <w:lang w:eastAsia="id-ID"/>
        </w:rPr>
      </w:pPr>
    </w:p>
    <w:p w14:paraId="002D117D" w14:textId="77777777" w:rsidR="008C1200" w:rsidRDefault="008C1200" w:rsidP="008C1200">
      <w:pPr>
        <w:jc w:val="center"/>
        <w:rPr>
          <w:lang w:eastAsia="id-ID"/>
        </w:rPr>
      </w:pPr>
    </w:p>
    <w:p w14:paraId="38B4BB71" w14:textId="77777777" w:rsidR="008C1200" w:rsidRDefault="008C1200" w:rsidP="008C1200">
      <w:pPr>
        <w:jc w:val="center"/>
        <w:rPr>
          <w:lang w:eastAsia="id-ID"/>
        </w:rPr>
      </w:pPr>
    </w:p>
    <w:p w14:paraId="55AA0569" w14:textId="77777777" w:rsidR="008C1200" w:rsidRDefault="008C1200" w:rsidP="008C1200">
      <w:pPr>
        <w:jc w:val="center"/>
        <w:rPr>
          <w:lang w:eastAsia="id-ID"/>
        </w:rPr>
      </w:pPr>
    </w:p>
    <w:p w14:paraId="3696BB12" w14:textId="77777777" w:rsidR="008C1200" w:rsidRDefault="008C1200" w:rsidP="008C1200">
      <w:pPr>
        <w:jc w:val="center"/>
        <w:rPr>
          <w:lang w:eastAsia="id-ID"/>
        </w:rPr>
      </w:pPr>
    </w:p>
    <w:p w14:paraId="0FDE1A34" w14:textId="6662F6FD" w:rsidR="008C1200" w:rsidRDefault="008C1200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24128" behindDoc="1" locked="0" layoutInCell="1" allowOverlap="1" wp14:anchorId="52506168" wp14:editId="2902B66D">
            <wp:simplePos x="0" y="0"/>
            <wp:positionH relativeFrom="page">
              <wp:posOffset>1371040</wp:posOffset>
            </wp:positionH>
            <wp:positionV relativeFrom="page">
              <wp:posOffset>712545</wp:posOffset>
            </wp:positionV>
            <wp:extent cx="5611495" cy="9515263"/>
            <wp:effectExtent l="0" t="0" r="1905" b="0"/>
            <wp:wrapNone/>
            <wp:docPr id="26" name="image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3.jpeg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951526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FFA8F68" w14:textId="1904C0BE" w:rsidR="008C1200" w:rsidRDefault="008C1200" w:rsidP="008C1200">
      <w:pPr>
        <w:jc w:val="center"/>
        <w:rPr>
          <w:lang w:eastAsia="id-ID"/>
        </w:rPr>
      </w:pPr>
    </w:p>
    <w:p w14:paraId="2594178C" w14:textId="3D582429" w:rsidR="008C1200" w:rsidRDefault="008C1200" w:rsidP="008C1200">
      <w:pPr>
        <w:jc w:val="center"/>
        <w:rPr>
          <w:lang w:eastAsia="id-ID"/>
        </w:rPr>
      </w:pPr>
    </w:p>
    <w:p w14:paraId="79700B9D" w14:textId="5A7A7441" w:rsidR="008C1200" w:rsidRDefault="008C1200" w:rsidP="008C1200">
      <w:pPr>
        <w:jc w:val="center"/>
        <w:rPr>
          <w:lang w:eastAsia="id-ID"/>
        </w:rPr>
      </w:pPr>
    </w:p>
    <w:p w14:paraId="26CAC2F2" w14:textId="4BA595E1" w:rsidR="008C1200" w:rsidRDefault="008C1200" w:rsidP="008C1200">
      <w:pPr>
        <w:jc w:val="center"/>
        <w:rPr>
          <w:lang w:eastAsia="id-ID"/>
        </w:rPr>
      </w:pPr>
    </w:p>
    <w:p w14:paraId="2A73BC05" w14:textId="3500D925" w:rsidR="008C1200" w:rsidRDefault="008C1200" w:rsidP="008C1200">
      <w:pPr>
        <w:jc w:val="center"/>
        <w:rPr>
          <w:lang w:eastAsia="id-ID"/>
        </w:rPr>
      </w:pPr>
    </w:p>
    <w:p w14:paraId="7C97254C" w14:textId="4D7ED20A" w:rsidR="008C1200" w:rsidRDefault="008C1200" w:rsidP="008C1200">
      <w:pPr>
        <w:jc w:val="center"/>
        <w:rPr>
          <w:lang w:eastAsia="id-ID"/>
        </w:rPr>
      </w:pPr>
    </w:p>
    <w:p w14:paraId="154CA62C" w14:textId="388FA5F9" w:rsidR="008C1200" w:rsidRDefault="008C1200" w:rsidP="008C1200">
      <w:pPr>
        <w:jc w:val="center"/>
        <w:rPr>
          <w:lang w:eastAsia="id-ID"/>
        </w:rPr>
      </w:pPr>
    </w:p>
    <w:p w14:paraId="79DF1FF0" w14:textId="7FD93C42" w:rsidR="008C1200" w:rsidRDefault="008C1200" w:rsidP="008C1200">
      <w:pPr>
        <w:jc w:val="center"/>
        <w:rPr>
          <w:lang w:eastAsia="id-ID"/>
        </w:rPr>
      </w:pPr>
    </w:p>
    <w:p w14:paraId="4BE9BCC4" w14:textId="60FB90BB" w:rsidR="008C1200" w:rsidRDefault="008C1200" w:rsidP="008C1200">
      <w:pPr>
        <w:jc w:val="center"/>
        <w:rPr>
          <w:lang w:eastAsia="id-ID"/>
        </w:rPr>
      </w:pPr>
    </w:p>
    <w:p w14:paraId="2DEC347F" w14:textId="59A6A874" w:rsidR="008C1200" w:rsidRDefault="008C1200" w:rsidP="008C1200">
      <w:pPr>
        <w:jc w:val="center"/>
        <w:rPr>
          <w:lang w:eastAsia="id-ID"/>
        </w:rPr>
      </w:pPr>
    </w:p>
    <w:p w14:paraId="69994C72" w14:textId="3916973E" w:rsidR="008C1200" w:rsidRDefault="008C1200" w:rsidP="008C1200">
      <w:pPr>
        <w:jc w:val="center"/>
        <w:rPr>
          <w:lang w:eastAsia="id-ID"/>
        </w:rPr>
      </w:pPr>
    </w:p>
    <w:p w14:paraId="32B4F998" w14:textId="63D80E6A" w:rsidR="008C1200" w:rsidRDefault="008C1200" w:rsidP="008C1200">
      <w:pPr>
        <w:jc w:val="center"/>
        <w:rPr>
          <w:lang w:eastAsia="id-ID"/>
        </w:rPr>
      </w:pPr>
    </w:p>
    <w:p w14:paraId="72ADDC4F" w14:textId="12E9C0CE" w:rsidR="008C1200" w:rsidRDefault="008C1200" w:rsidP="008C1200">
      <w:pPr>
        <w:jc w:val="center"/>
        <w:rPr>
          <w:lang w:eastAsia="id-ID"/>
        </w:rPr>
      </w:pPr>
    </w:p>
    <w:p w14:paraId="2C966D4A" w14:textId="21EB6A2E" w:rsidR="008C1200" w:rsidRDefault="008C1200" w:rsidP="008C1200">
      <w:pPr>
        <w:jc w:val="center"/>
        <w:rPr>
          <w:lang w:eastAsia="id-ID"/>
        </w:rPr>
      </w:pPr>
    </w:p>
    <w:p w14:paraId="5F552653" w14:textId="60AC2028" w:rsidR="008C1200" w:rsidRDefault="008C1200" w:rsidP="008C1200">
      <w:pPr>
        <w:jc w:val="center"/>
        <w:rPr>
          <w:lang w:eastAsia="id-ID"/>
        </w:rPr>
      </w:pPr>
    </w:p>
    <w:p w14:paraId="465A8ED9" w14:textId="1B26FF63" w:rsidR="008C1200" w:rsidRDefault="008C1200" w:rsidP="008C1200">
      <w:pPr>
        <w:jc w:val="center"/>
        <w:rPr>
          <w:lang w:eastAsia="id-ID"/>
        </w:rPr>
      </w:pPr>
    </w:p>
    <w:p w14:paraId="422049AA" w14:textId="6BB6CA48" w:rsidR="008C1200" w:rsidRDefault="008C1200" w:rsidP="008C1200">
      <w:pPr>
        <w:jc w:val="center"/>
        <w:rPr>
          <w:lang w:eastAsia="id-ID"/>
        </w:rPr>
      </w:pPr>
    </w:p>
    <w:p w14:paraId="5E7B2FF4" w14:textId="36EB90F6" w:rsidR="008C1200" w:rsidRDefault="008C1200" w:rsidP="008C1200">
      <w:pPr>
        <w:jc w:val="center"/>
        <w:rPr>
          <w:lang w:eastAsia="id-ID"/>
        </w:rPr>
      </w:pPr>
    </w:p>
    <w:p w14:paraId="062507BC" w14:textId="55A66D05" w:rsidR="008C1200" w:rsidRDefault="008C1200" w:rsidP="008C1200">
      <w:pPr>
        <w:jc w:val="center"/>
        <w:rPr>
          <w:lang w:eastAsia="id-ID"/>
        </w:rPr>
      </w:pPr>
    </w:p>
    <w:p w14:paraId="6CB13BB8" w14:textId="664CF90D" w:rsidR="008C1200" w:rsidRDefault="008C1200" w:rsidP="008C1200">
      <w:pPr>
        <w:jc w:val="center"/>
        <w:rPr>
          <w:lang w:eastAsia="id-ID"/>
        </w:rPr>
      </w:pPr>
    </w:p>
    <w:p w14:paraId="31FB67A0" w14:textId="14C3414A" w:rsidR="008C1200" w:rsidRDefault="008C1200" w:rsidP="008C1200">
      <w:pPr>
        <w:jc w:val="center"/>
        <w:rPr>
          <w:lang w:eastAsia="id-ID"/>
        </w:rPr>
      </w:pPr>
    </w:p>
    <w:p w14:paraId="21AC7765" w14:textId="706D2A6A" w:rsidR="008C1200" w:rsidRDefault="008C1200" w:rsidP="008C1200">
      <w:pPr>
        <w:jc w:val="center"/>
        <w:rPr>
          <w:lang w:eastAsia="id-ID"/>
        </w:rPr>
      </w:pPr>
    </w:p>
    <w:p w14:paraId="270124B6" w14:textId="7DAA2A10" w:rsidR="008C1200" w:rsidRDefault="008C1200" w:rsidP="008C1200">
      <w:pPr>
        <w:jc w:val="center"/>
        <w:rPr>
          <w:lang w:eastAsia="id-ID"/>
        </w:rPr>
      </w:pPr>
    </w:p>
    <w:p w14:paraId="041CA612" w14:textId="3CC986A6" w:rsidR="008C1200" w:rsidRDefault="008C1200" w:rsidP="008C1200">
      <w:pPr>
        <w:jc w:val="center"/>
        <w:rPr>
          <w:lang w:eastAsia="id-ID"/>
        </w:rPr>
      </w:pPr>
    </w:p>
    <w:p w14:paraId="1A3F5C62" w14:textId="0BC7D96C" w:rsidR="008C1200" w:rsidRDefault="008C1200" w:rsidP="008C1200">
      <w:pPr>
        <w:jc w:val="center"/>
        <w:rPr>
          <w:lang w:eastAsia="id-ID"/>
        </w:rPr>
      </w:pPr>
    </w:p>
    <w:p w14:paraId="0CECB218" w14:textId="6F78FC7C" w:rsidR="008C1200" w:rsidRDefault="008C1200" w:rsidP="008C1200">
      <w:pPr>
        <w:jc w:val="center"/>
        <w:rPr>
          <w:lang w:eastAsia="id-ID"/>
        </w:rPr>
      </w:pPr>
    </w:p>
    <w:p w14:paraId="0F7B22FA" w14:textId="01F9831A" w:rsidR="008C1200" w:rsidRDefault="008C1200" w:rsidP="008C1200">
      <w:pPr>
        <w:jc w:val="center"/>
        <w:rPr>
          <w:lang w:eastAsia="id-ID"/>
        </w:rPr>
      </w:pPr>
    </w:p>
    <w:p w14:paraId="5C272B59" w14:textId="65B6EA4C" w:rsidR="008C1200" w:rsidRDefault="008C1200" w:rsidP="008C1200">
      <w:pPr>
        <w:jc w:val="center"/>
        <w:rPr>
          <w:lang w:eastAsia="id-ID"/>
        </w:rPr>
      </w:pPr>
    </w:p>
    <w:p w14:paraId="354744D8" w14:textId="37A77C5C" w:rsidR="008C1200" w:rsidRDefault="008C1200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26176" behindDoc="1" locked="0" layoutInCell="1" allowOverlap="1" wp14:anchorId="2F5AAB11" wp14:editId="78DF9261">
            <wp:simplePos x="0" y="0"/>
            <wp:positionH relativeFrom="page">
              <wp:posOffset>1506070</wp:posOffset>
            </wp:positionH>
            <wp:positionV relativeFrom="page">
              <wp:posOffset>753035</wp:posOffset>
            </wp:positionV>
            <wp:extent cx="5607423" cy="9748520"/>
            <wp:effectExtent l="0" t="0" r="6350" b="5080"/>
            <wp:wrapNone/>
            <wp:docPr id="27" name="image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4.jpeg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609309" cy="975179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E380D4B" w14:textId="2762DF72" w:rsidR="008C1200" w:rsidRDefault="008C1200" w:rsidP="008C1200">
      <w:pPr>
        <w:jc w:val="center"/>
        <w:rPr>
          <w:lang w:eastAsia="id-ID"/>
        </w:rPr>
      </w:pPr>
    </w:p>
    <w:p w14:paraId="1722F328" w14:textId="32D6F7BC" w:rsidR="008C1200" w:rsidRDefault="008C1200" w:rsidP="008C1200">
      <w:pPr>
        <w:jc w:val="center"/>
        <w:rPr>
          <w:lang w:eastAsia="id-ID"/>
        </w:rPr>
      </w:pPr>
    </w:p>
    <w:p w14:paraId="7BEAB598" w14:textId="7645814D" w:rsidR="008C1200" w:rsidRDefault="008C1200" w:rsidP="008C1200">
      <w:pPr>
        <w:jc w:val="center"/>
        <w:rPr>
          <w:lang w:eastAsia="id-ID"/>
        </w:rPr>
      </w:pPr>
    </w:p>
    <w:p w14:paraId="637E5531" w14:textId="00971A23" w:rsidR="008C1200" w:rsidRDefault="008C1200" w:rsidP="008C1200">
      <w:pPr>
        <w:jc w:val="center"/>
        <w:rPr>
          <w:lang w:eastAsia="id-ID"/>
        </w:rPr>
      </w:pPr>
    </w:p>
    <w:p w14:paraId="3FD26251" w14:textId="0512A0B6" w:rsidR="008C1200" w:rsidRDefault="008C1200" w:rsidP="008C1200">
      <w:pPr>
        <w:jc w:val="center"/>
        <w:rPr>
          <w:lang w:eastAsia="id-ID"/>
        </w:rPr>
      </w:pPr>
    </w:p>
    <w:p w14:paraId="36AC188B" w14:textId="03366FB5" w:rsidR="008C1200" w:rsidRDefault="008C1200" w:rsidP="008C1200">
      <w:pPr>
        <w:jc w:val="center"/>
        <w:rPr>
          <w:lang w:eastAsia="id-ID"/>
        </w:rPr>
      </w:pPr>
    </w:p>
    <w:p w14:paraId="5A6812BF" w14:textId="65A418BB" w:rsidR="008C1200" w:rsidRDefault="008C1200" w:rsidP="008C1200">
      <w:pPr>
        <w:jc w:val="center"/>
        <w:rPr>
          <w:lang w:eastAsia="id-ID"/>
        </w:rPr>
      </w:pPr>
    </w:p>
    <w:p w14:paraId="6355ABA0" w14:textId="68A61654" w:rsidR="008C1200" w:rsidRDefault="008C1200" w:rsidP="008C1200">
      <w:pPr>
        <w:jc w:val="center"/>
        <w:rPr>
          <w:lang w:eastAsia="id-ID"/>
        </w:rPr>
      </w:pPr>
    </w:p>
    <w:p w14:paraId="46B3825C" w14:textId="6F9CE833" w:rsidR="008C1200" w:rsidRDefault="008C1200" w:rsidP="008C1200">
      <w:pPr>
        <w:jc w:val="center"/>
        <w:rPr>
          <w:lang w:eastAsia="id-ID"/>
        </w:rPr>
      </w:pPr>
    </w:p>
    <w:p w14:paraId="7184D221" w14:textId="0F7E2185" w:rsidR="008C1200" w:rsidRDefault="008C1200" w:rsidP="008C1200">
      <w:pPr>
        <w:jc w:val="center"/>
        <w:rPr>
          <w:lang w:eastAsia="id-ID"/>
        </w:rPr>
      </w:pPr>
    </w:p>
    <w:p w14:paraId="74D8A396" w14:textId="7A457D78" w:rsidR="008C1200" w:rsidRDefault="008C1200" w:rsidP="008C1200">
      <w:pPr>
        <w:jc w:val="center"/>
        <w:rPr>
          <w:lang w:eastAsia="id-ID"/>
        </w:rPr>
      </w:pPr>
    </w:p>
    <w:p w14:paraId="56EB4F24" w14:textId="1C47FD4F" w:rsidR="008C1200" w:rsidRDefault="008C1200" w:rsidP="008C1200">
      <w:pPr>
        <w:jc w:val="center"/>
        <w:rPr>
          <w:lang w:eastAsia="id-ID"/>
        </w:rPr>
      </w:pPr>
    </w:p>
    <w:p w14:paraId="10CD8263" w14:textId="370FDCC4" w:rsidR="008C1200" w:rsidRDefault="008C1200" w:rsidP="008C1200">
      <w:pPr>
        <w:jc w:val="center"/>
        <w:rPr>
          <w:lang w:eastAsia="id-ID"/>
        </w:rPr>
      </w:pPr>
    </w:p>
    <w:p w14:paraId="76952C02" w14:textId="53C63CA4" w:rsidR="008C1200" w:rsidRDefault="008C1200" w:rsidP="008C1200">
      <w:pPr>
        <w:jc w:val="center"/>
        <w:rPr>
          <w:lang w:eastAsia="id-ID"/>
        </w:rPr>
      </w:pPr>
    </w:p>
    <w:p w14:paraId="7711396A" w14:textId="6AD48F8A" w:rsidR="008C1200" w:rsidRDefault="008C1200" w:rsidP="008C1200">
      <w:pPr>
        <w:jc w:val="center"/>
        <w:rPr>
          <w:lang w:eastAsia="id-ID"/>
        </w:rPr>
      </w:pPr>
    </w:p>
    <w:p w14:paraId="7793A108" w14:textId="7595B281" w:rsidR="008C1200" w:rsidRDefault="008C1200" w:rsidP="008C1200">
      <w:pPr>
        <w:jc w:val="center"/>
        <w:rPr>
          <w:lang w:eastAsia="id-ID"/>
        </w:rPr>
      </w:pPr>
    </w:p>
    <w:p w14:paraId="0AEDEFC9" w14:textId="65149B4E" w:rsidR="008C1200" w:rsidRDefault="008C1200" w:rsidP="008C1200">
      <w:pPr>
        <w:jc w:val="center"/>
        <w:rPr>
          <w:lang w:eastAsia="id-ID"/>
        </w:rPr>
      </w:pPr>
    </w:p>
    <w:p w14:paraId="6296DC65" w14:textId="5091FF75" w:rsidR="008C1200" w:rsidRDefault="008C1200" w:rsidP="008C1200">
      <w:pPr>
        <w:jc w:val="center"/>
        <w:rPr>
          <w:lang w:eastAsia="id-ID"/>
        </w:rPr>
      </w:pPr>
    </w:p>
    <w:p w14:paraId="0C021382" w14:textId="46B31A33" w:rsidR="008C1200" w:rsidRDefault="008C1200" w:rsidP="008C1200">
      <w:pPr>
        <w:jc w:val="center"/>
        <w:rPr>
          <w:lang w:eastAsia="id-ID"/>
        </w:rPr>
      </w:pPr>
    </w:p>
    <w:p w14:paraId="6000E44D" w14:textId="1D434CA5" w:rsidR="008C1200" w:rsidRDefault="008C1200" w:rsidP="008C1200">
      <w:pPr>
        <w:jc w:val="center"/>
        <w:rPr>
          <w:lang w:eastAsia="id-ID"/>
        </w:rPr>
      </w:pPr>
    </w:p>
    <w:p w14:paraId="39E01448" w14:textId="6476ECCA" w:rsidR="008C1200" w:rsidRDefault="008C1200" w:rsidP="008C1200">
      <w:pPr>
        <w:jc w:val="center"/>
        <w:rPr>
          <w:lang w:eastAsia="id-ID"/>
        </w:rPr>
      </w:pPr>
    </w:p>
    <w:p w14:paraId="4166EB08" w14:textId="24537018" w:rsidR="008C1200" w:rsidRDefault="008C1200" w:rsidP="008C1200">
      <w:pPr>
        <w:jc w:val="center"/>
        <w:rPr>
          <w:lang w:eastAsia="id-ID"/>
        </w:rPr>
      </w:pPr>
    </w:p>
    <w:p w14:paraId="3000088F" w14:textId="0C552680" w:rsidR="008C1200" w:rsidRDefault="008C1200" w:rsidP="008C1200">
      <w:pPr>
        <w:jc w:val="center"/>
        <w:rPr>
          <w:lang w:eastAsia="id-ID"/>
        </w:rPr>
      </w:pPr>
    </w:p>
    <w:p w14:paraId="39B2BA17" w14:textId="1899EA09" w:rsidR="008C1200" w:rsidRDefault="008C1200" w:rsidP="008C1200">
      <w:pPr>
        <w:jc w:val="center"/>
        <w:rPr>
          <w:lang w:eastAsia="id-ID"/>
        </w:rPr>
      </w:pPr>
    </w:p>
    <w:p w14:paraId="63B42167" w14:textId="107246DC" w:rsidR="008C1200" w:rsidRDefault="008C1200" w:rsidP="008C1200">
      <w:pPr>
        <w:jc w:val="center"/>
        <w:rPr>
          <w:lang w:eastAsia="id-ID"/>
        </w:rPr>
      </w:pPr>
    </w:p>
    <w:p w14:paraId="0B15229E" w14:textId="44DDBFD2" w:rsidR="008C1200" w:rsidRDefault="008C1200" w:rsidP="008C1200">
      <w:pPr>
        <w:jc w:val="center"/>
        <w:rPr>
          <w:lang w:eastAsia="id-ID"/>
        </w:rPr>
      </w:pPr>
    </w:p>
    <w:p w14:paraId="0A14AC84" w14:textId="562AF388" w:rsidR="008C1200" w:rsidRDefault="008C1200" w:rsidP="008C1200">
      <w:pPr>
        <w:jc w:val="center"/>
        <w:rPr>
          <w:lang w:eastAsia="id-ID"/>
        </w:rPr>
      </w:pPr>
    </w:p>
    <w:p w14:paraId="48CD8F5C" w14:textId="110185EE" w:rsidR="008C1200" w:rsidRDefault="008C1200" w:rsidP="008C1200">
      <w:pPr>
        <w:jc w:val="center"/>
        <w:rPr>
          <w:lang w:eastAsia="id-ID"/>
        </w:rPr>
      </w:pPr>
    </w:p>
    <w:p w14:paraId="027BB635" w14:textId="42C99110" w:rsidR="008C1200" w:rsidRDefault="008C1200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28224" behindDoc="1" locked="0" layoutInCell="1" allowOverlap="1" wp14:anchorId="49CEFC03" wp14:editId="454AC94E">
            <wp:simplePos x="0" y="0"/>
            <wp:positionH relativeFrom="page">
              <wp:posOffset>1438760</wp:posOffset>
            </wp:positionH>
            <wp:positionV relativeFrom="page">
              <wp:posOffset>699172</wp:posOffset>
            </wp:positionV>
            <wp:extent cx="5513070" cy="9703407"/>
            <wp:effectExtent l="0" t="0" r="0" b="0"/>
            <wp:wrapNone/>
            <wp:docPr id="29" name="image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5.jpeg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13070" cy="970340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6D636B6" w14:textId="32FDA0F6" w:rsidR="008C1200" w:rsidRDefault="008C1200" w:rsidP="008C1200">
      <w:pPr>
        <w:jc w:val="center"/>
        <w:rPr>
          <w:lang w:eastAsia="id-ID"/>
        </w:rPr>
      </w:pPr>
    </w:p>
    <w:p w14:paraId="4714C3BA" w14:textId="02A57F8E" w:rsidR="008C1200" w:rsidRDefault="008C1200" w:rsidP="008C1200">
      <w:pPr>
        <w:jc w:val="center"/>
        <w:rPr>
          <w:lang w:eastAsia="id-ID"/>
        </w:rPr>
      </w:pPr>
    </w:p>
    <w:p w14:paraId="221B1AEB" w14:textId="04E462EC" w:rsidR="008C1200" w:rsidRDefault="008C1200" w:rsidP="008C1200">
      <w:pPr>
        <w:jc w:val="center"/>
        <w:rPr>
          <w:lang w:eastAsia="id-ID"/>
        </w:rPr>
      </w:pPr>
    </w:p>
    <w:p w14:paraId="48B3AF08" w14:textId="304EA1B2" w:rsidR="008C1200" w:rsidRDefault="008C1200" w:rsidP="008C1200">
      <w:pPr>
        <w:jc w:val="center"/>
        <w:rPr>
          <w:lang w:eastAsia="id-ID"/>
        </w:rPr>
      </w:pPr>
    </w:p>
    <w:p w14:paraId="539DF0B2" w14:textId="6D27BDFE" w:rsidR="008C1200" w:rsidRDefault="008C1200" w:rsidP="008C1200">
      <w:pPr>
        <w:jc w:val="center"/>
        <w:rPr>
          <w:lang w:eastAsia="id-ID"/>
        </w:rPr>
      </w:pPr>
    </w:p>
    <w:p w14:paraId="28B0B79B" w14:textId="1E807261" w:rsidR="008C1200" w:rsidRDefault="008C1200" w:rsidP="008C1200">
      <w:pPr>
        <w:jc w:val="center"/>
        <w:rPr>
          <w:lang w:eastAsia="id-ID"/>
        </w:rPr>
      </w:pPr>
    </w:p>
    <w:p w14:paraId="40B0A823" w14:textId="542F29B2" w:rsidR="008C1200" w:rsidRDefault="008C1200" w:rsidP="008C1200">
      <w:pPr>
        <w:jc w:val="center"/>
        <w:rPr>
          <w:lang w:eastAsia="id-ID"/>
        </w:rPr>
      </w:pPr>
    </w:p>
    <w:p w14:paraId="305F697B" w14:textId="575E6907" w:rsidR="008C1200" w:rsidRDefault="008C1200" w:rsidP="008C1200">
      <w:pPr>
        <w:jc w:val="center"/>
        <w:rPr>
          <w:lang w:eastAsia="id-ID"/>
        </w:rPr>
      </w:pPr>
    </w:p>
    <w:p w14:paraId="5BF0071C" w14:textId="61198AFA" w:rsidR="008C1200" w:rsidRDefault="008C1200" w:rsidP="008C1200">
      <w:pPr>
        <w:jc w:val="center"/>
        <w:rPr>
          <w:lang w:eastAsia="id-ID"/>
        </w:rPr>
      </w:pPr>
    </w:p>
    <w:p w14:paraId="2BF58A43" w14:textId="05C60655" w:rsidR="008C1200" w:rsidRDefault="008C1200" w:rsidP="008C1200">
      <w:pPr>
        <w:jc w:val="center"/>
        <w:rPr>
          <w:lang w:eastAsia="id-ID"/>
        </w:rPr>
      </w:pPr>
    </w:p>
    <w:p w14:paraId="18EDA420" w14:textId="6FBE30C5" w:rsidR="008C1200" w:rsidRDefault="008C1200" w:rsidP="008C1200">
      <w:pPr>
        <w:jc w:val="center"/>
        <w:rPr>
          <w:lang w:eastAsia="id-ID"/>
        </w:rPr>
      </w:pPr>
    </w:p>
    <w:p w14:paraId="6E61EAE7" w14:textId="3D7D8B24" w:rsidR="008C1200" w:rsidRDefault="008C1200" w:rsidP="008C1200">
      <w:pPr>
        <w:jc w:val="center"/>
        <w:rPr>
          <w:lang w:eastAsia="id-ID"/>
        </w:rPr>
      </w:pPr>
    </w:p>
    <w:p w14:paraId="144FBB39" w14:textId="51CE36B3" w:rsidR="008C1200" w:rsidRDefault="008C1200" w:rsidP="008C1200">
      <w:pPr>
        <w:jc w:val="center"/>
        <w:rPr>
          <w:lang w:eastAsia="id-ID"/>
        </w:rPr>
      </w:pPr>
    </w:p>
    <w:p w14:paraId="6F154552" w14:textId="1E1141E5" w:rsidR="008C1200" w:rsidRDefault="008C1200" w:rsidP="008C1200">
      <w:pPr>
        <w:jc w:val="center"/>
        <w:rPr>
          <w:lang w:eastAsia="id-ID"/>
        </w:rPr>
      </w:pPr>
    </w:p>
    <w:p w14:paraId="17199F46" w14:textId="4CFFF2EE" w:rsidR="008C1200" w:rsidRDefault="008C1200" w:rsidP="008C1200">
      <w:pPr>
        <w:jc w:val="center"/>
        <w:rPr>
          <w:lang w:eastAsia="id-ID"/>
        </w:rPr>
      </w:pPr>
    </w:p>
    <w:p w14:paraId="12177EA3" w14:textId="2A61F574" w:rsidR="008C1200" w:rsidRDefault="008C1200" w:rsidP="008C1200">
      <w:pPr>
        <w:jc w:val="center"/>
        <w:rPr>
          <w:lang w:eastAsia="id-ID"/>
        </w:rPr>
      </w:pPr>
    </w:p>
    <w:p w14:paraId="0B122C80" w14:textId="5341D74E" w:rsidR="008C1200" w:rsidRDefault="008C1200" w:rsidP="008C1200">
      <w:pPr>
        <w:jc w:val="center"/>
        <w:rPr>
          <w:lang w:eastAsia="id-ID"/>
        </w:rPr>
      </w:pPr>
    </w:p>
    <w:p w14:paraId="1FEDBD01" w14:textId="7E7897E4" w:rsidR="008C1200" w:rsidRDefault="008C1200" w:rsidP="008C1200">
      <w:pPr>
        <w:jc w:val="center"/>
        <w:rPr>
          <w:lang w:eastAsia="id-ID"/>
        </w:rPr>
      </w:pPr>
    </w:p>
    <w:p w14:paraId="7367FF6F" w14:textId="77BF3E08" w:rsidR="008C1200" w:rsidRDefault="008C1200" w:rsidP="008C1200">
      <w:pPr>
        <w:jc w:val="center"/>
        <w:rPr>
          <w:lang w:eastAsia="id-ID"/>
        </w:rPr>
      </w:pPr>
    </w:p>
    <w:p w14:paraId="7EBBAAB8" w14:textId="009151C1" w:rsidR="008C1200" w:rsidRDefault="008C1200" w:rsidP="008C1200">
      <w:pPr>
        <w:jc w:val="center"/>
        <w:rPr>
          <w:lang w:eastAsia="id-ID"/>
        </w:rPr>
      </w:pPr>
    </w:p>
    <w:p w14:paraId="61FA04CB" w14:textId="4F96DBFA" w:rsidR="008C1200" w:rsidRDefault="008C1200" w:rsidP="008C1200">
      <w:pPr>
        <w:jc w:val="center"/>
        <w:rPr>
          <w:lang w:eastAsia="id-ID"/>
        </w:rPr>
      </w:pPr>
    </w:p>
    <w:p w14:paraId="6981F144" w14:textId="3911A9AD" w:rsidR="008C1200" w:rsidRDefault="008C1200" w:rsidP="008C1200">
      <w:pPr>
        <w:jc w:val="center"/>
        <w:rPr>
          <w:lang w:eastAsia="id-ID"/>
        </w:rPr>
      </w:pPr>
    </w:p>
    <w:p w14:paraId="75A721DE" w14:textId="27CB418E" w:rsidR="008C1200" w:rsidRDefault="008C1200" w:rsidP="008C1200">
      <w:pPr>
        <w:jc w:val="center"/>
        <w:rPr>
          <w:lang w:eastAsia="id-ID"/>
        </w:rPr>
      </w:pPr>
    </w:p>
    <w:p w14:paraId="3B9E9A76" w14:textId="4E986B58" w:rsidR="008C1200" w:rsidRDefault="008C1200" w:rsidP="008C1200">
      <w:pPr>
        <w:jc w:val="center"/>
        <w:rPr>
          <w:lang w:eastAsia="id-ID"/>
        </w:rPr>
      </w:pPr>
    </w:p>
    <w:p w14:paraId="485AFDF0" w14:textId="65CCBA66" w:rsidR="008C1200" w:rsidRDefault="008C1200" w:rsidP="008C1200">
      <w:pPr>
        <w:jc w:val="center"/>
        <w:rPr>
          <w:lang w:eastAsia="id-ID"/>
        </w:rPr>
      </w:pPr>
    </w:p>
    <w:p w14:paraId="7A17CF91" w14:textId="7E82D8D2" w:rsidR="008C1200" w:rsidRDefault="008C1200" w:rsidP="008C1200">
      <w:pPr>
        <w:jc w:val="center"/>
        <w:rPr>
          <w:lang w:eastAsia="id-ID"/>
        </w:rPr>
      </w:pPr>
    </w:p>
    <w:p w14:paraId="7CC4E6E6" w14:textId="28DAF413" w:rsidR="008C1200" w:rsidRDefault="008C1200" w:rsidP="008C1200">
      <w:pPr>
        <w:jc w:val="center"/>
        <w:rPr>
          <w:lang w:eastAsia="id-ID"/>
        </w:rPr>
      </w:pPr>
    </w:p>
    <w:p w14:paraId="72D253BE" w14:textId="09E38DDF" w:rsidR="008C1200" w:rsidRDefault="008C1200" w:rsidP="008C1200">
      <w:pPr>
        <w:jc w:val="center"/>
        <w:rPr>
          <w:lang w:eastAsia="id-ID"/>
        </w:rPr>
      </w:pPr>
    </w:p>
    <w:p w14:paraId="79C66293" w14:textId="1F85FDA0" w:rsidR="008C1200" w:rsidRDefault="008C1200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30272" behindDoc="1" locked="0" layoutInCell="1" allowOverlap="1" wp14:anchorId="725FA835" wp14:editId="54FB8B99">
            <wp:simplePos x="0" y="0"/>
            <wp:positionH relativeFrom="page">
              <wp:posOffset>1411605</wp:posOffset>
            </wp:positionH>
            <wp:positionV relativeFrom="page">
              <wp:posOffset>860462</wp:posOffset>
            </wp:positionV>
            <wp:extent cx="5494506" cy="9372600"/>
            <wp:effectExtent l="0" t="0" r="5080" b="0"/>
            <wp:wrapNone/>
            <wp:docPr id="30" name="image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6.jpeg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4506" cy="9372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91EBEFC" w14:textId="0B91B6CC" w:rsidR="008C1200" w:rsidRDefault="008C1200" w:rsidP="008C1200">
      <w:pPr>
        <w:jc w:val="center"/>
        <w:rPr>
          <w:lang w:eastAsia="id-ID"/>
        </w:rPr>
      </w:pPr>
    </w:p>
    <w:p w14:paraId="701E5D24" w14:textId="57E80E49" w:rsidR="008C1200" w:rsidRDefault="008C1200" w:rsidP="008C1200">
      <w:pPr>
        <w:jc w:val="center"/>
        <w:rPr>
          <w:lang w:eastAsia="id-ID"/>
        </w:rPr>
      </w:pPr>
    </w:p>
    <w:p w14:paraId="7C78E90C" w14:textId="45916C18" w:rsidR="008C1200" w:rsidRDefault="008C1200" w:rsidP="008C1200">
      <w:pPr>
        <w:jc w:val="center"/>
        <w:rPr>
          <w:lang w:eastAsia="id-ID"/>
        </w:rPr>
      </w:pPr>
    </w:p>
    <w:p w14:paraId="76EC9C92" w14:textId="6E3F94A8" w:rsidR="008C1200" w:rsidRDefault="008C1200" w:rsidP="008C1200">
      <w:pPr>
        <w:jc w:val="center"/>
        <w:rPr>
          <w:lang w:eastAsia="id-ID"/>
        </w:rPr>
      </w:pPr>
    </w:p>
    <w:p w14:paraId="1836E88B" w14:textId="0D83EB8D" w:rsidR="008C1200" w:rsidRDefault="008C1200" w:rsidP="008C1200">
      <w:pPr>
        <w:jc w:val="center"/>
        <w:rPr>
          <w:lang w:eastAsia="id-ID"/>
        </w:rPr>
      </w:pPr>
    </w:p>
    <w:p w14:paraId="18F0258A" w14:textId="4FDCE424" w:rsidR="008C1200" w:rsidRDefault="008C1200" w:rsidP="008C1200">
      <w:pPr>
        <w:jc w:val="center"/>
        <w:rPr>
          <w:lang w:eastAsia="id-ID"/>
        </w:rPr>
      </w:pPr>
    </w:p>
    <w:p w14:paraId="68291E14" w14:textId="512757CE" w:rsidR="008C1200" w:rsidRDefault="008C1200" w:rsidP="008C1200">
      <w:pPr>
        <w:jc w:val="center"/>
        <w:rPr>
          <w:lang w:eastAsia="id-ID"/>
        </w:rPr>
      </w:pPr>
    </w:p>
    <w:p w14:paraId="6D6050E6" w14:textId="230C8A4F" w:rsidR="008C1200" w:rsidRDefault="008C1200" w:rsidP="008C1200">
      <w:pPr>
        <w:jc w:val="center"/>
        <w:rPr>
          <w:lang w:eastAsia="id-ID"/>
        </w:rPr>
      </w:pPr>
    </w:p>
    <w:p w14:paraId="3322AAD4" w14:textId="54004E59" w:rsidR="008C1200" w:rsidRDefault="008C1200" w:rsidP="008C1200">
      <w:pPr>
        <w:jc w:val="center"/>
        <w:rPr>
          <w:lang w:eastAsia="id-ID"/>
        </w:rPr>
      </w:pPr>
    </w:p>
    <w:p w14:paraId="2ACA832D" w14:textId="36171CD5" w:rsidR="008C1200" w:rsidRDefault="008C1200" w:rsidP="008C1200">
      <w:pPr>
        <w:jc w:val="center"/>
        <w:rPr>
          <w:lang w:eastAsia="id-ID"/>
        </w:rPr>
      </w:pPr>
    </w:p>
    <w:p w14:paraId="2FB9D5CC" w14:textId="074BB25A" w:rsidR="008C1200" w:rsidRDefault="008C1200" w:rsidP="008C1200">
      <w:pPr>
        <w:jc w:val="center"/>
        <w:rPr>
          <w:lang w:eastAsia="id-ID"/>
        </w:rPr>
      </w:pPr>
    </w:p>
    <w:p w14:paraId="7E05E5DB" w14:textId="4350077B" w:rsidR="008C1200" w:rsidRDefault="008C1200" w:rsidP="008C1200">
      <w:pPr>
        <w:jc w:val="center"/>
        <w:rPr>
          <w:lang w:eastAsia="id-ID"/>
        </w:rPr>
      </w:pPr>
    </w:p>
    <w:p w14:paraId="703BDC83" w14:textId="43877DD5" w:rsidR="008C1200" w:rsidRDefault="008C1200" w:rsidP="008C1200">
      <w:pPr>
        <w:jc w:val="center"/>
        <w:rPr>
          <w:lang w:eastAsia="id-ID"/>
        </w:rPr>
      </w:pPr>
    </w:p>
    <w:p w14:paraId="3FF3321D" w14:textId="6FD6654A" w:rsidR="008C1200" w:rsidRDefault="008C1200" w:rsidP="008C1200">
      <w:pPr>
        <w:jc w:val="center"/>
        <w:rPr>
          <w:lang w:eastAsia="id-ID"/>
        </w:rPr>
      </w:pPr>
    </w:p>
    <w:p w14:paraId="0EF8B129" w14:textId="75B12D4F" w:rsidR="008C1200" w:rsidRDefault="008C1200" w:rsidP="008C1200">
      <w:pPr>
        <w:jc w:val="center"/>
        <w:rPr>
          <w:lang w:eastAsia="id-ID"/>
        </w:rPr>
      </w:pPr>
    </w:p>
    <w:p w14:paraId="2924317A" w14:textId="6C8ADFDF" w:rsidR="008C1200" w:rsidRDefault="008C1200" w:rsidP="008C1200">
      <w:pPr>
        <w:jc w:val="center"/>
        <w:rPr>
          <w:lang w:eastAsia="id-ID"/>
        </w:rPr>
      </w:pPr>
    </w:p>
    <w:p w14:paraId="26BB63F3" w14:textId="7DF63784" w:rsidR="008C1200" w:rsidRDefault="008C1200" w:rsidP="008C1200">
      <w:pPr>
        <w:jc w:val="center"/>
        <w:rPr>
          <w:lang w:eastAsia="id-ID"/>
        </w:rPr>
      </w:pPr>
    </w:p>
    <w:p w14:paraId="69BCC5C7" w14:textId="09FC42D5" w:rsidR="008C1200" w:rsidRDefault="008C1200" w:rsidP="008C1200">
      <w:pPr>
        <w:jc w:val="center"/>
        <w:rPr>
          <w:lang w:eastAsia="id-ID"/>
        </w:rPr>
      </w:pPr>
    </w:p>
    <w:p w14:paraId="2D9C8932" w14:textId="69481642" w:rsidR="008C1200" w:rsidRDefault="008C1200" w:rsidP="008C1200">
      <w:pPr>
        <w:jc w:val="center"/>
        <w:rPr>
          <w:lang w:eastAsia="id-ID"/>
        </w:rPr>
      </w:pPr>
    </w:p>
    <w:p w14:paraId="0D8ACCAE" w14:textId="20DAD580" w:rsidR="008C1200" w:rsidRDefault="008C1200" w:rsidP="008C1200">
      <w:pPr>
        <w:jc w:val="center"/>
        <w:rPr>
          <w:lang w:eastAsia="id-ID"/>
        </w:rPr>
      </w:pPr>
    </w:p>
    <w:p w14:paraId="063D6260" w14:textId="7BF3AC4D" w:rsidR="008C1200" w:rsidRDefault="008C1200" w:rsidP="008C1200">
      <w:pPr>
        <w:jc w:val="center"/>
        <w:rPr>
          <w:lang w:eastAsia="id-ID"/>
        </w:rPr>
      </w:pPr>
    </w:p>
    <w:p w14:paraId="4E26055A" w14:textId="23A81F72" w:rsidR="008C1200" w:rsidRDefault="008C1200" w:rsidP="008C1200">
      <w:pPr>
        <w:jc w:val="center"/>
        <w:rPr>
          <w:lang w:eastAsia="id-ID"/>
        </w:rPr>
      </w:pPr>
    </w:p>
    <w:p w14:paraId="03CB126A" w14:textId="208E1040" w:rsidR="008C1200" w:rsidRDefault="008C1200" w:rsidP="008C1200">
      <w:pPr>
        <w:jc w:val="center"/>
        <w:rPr>
          <w:lang w:eastAsia="id-ID"/>
        </w:rPr>
      </w:pPr>
    </w:p>
    <w:p w14:paraId="05123362" w14:textId="2649D8B2" w:rsidR="008C1200" w:rsidRDefault="008C1200" w:rsidP="008C1200">
      <w:pPr>
        <w:jc w:val="center"/>
        <w:rPr>
          <w:lang w:eastAsia="id-ID"/>
        </w:rPr>
      </w:pPr>
    </w:p>
    <w:p w14:paraId="7A0AF0F0" w14:textId="10CA23F2" w:rsidR="008C1200" w:rsidRDefault="008C1200" w:rsidP="008C1200">
      <w:pPr>
        <w:jc w:val="center"/>
        <w:rPr>
          <w:lang w:eastAsia="id-ID"/>
        </w:rPr>
      </w:pPr>
    </w:p>
    <w:p w14:paraId="35D1BF06" w14:textId="4A9A274A" w:rsidR="008C1200" w:rsidRDefault="008C1200" w:rsidP="008C1200">
      <w:pPr>
        <w:jc w:val="center"/>
        <w:rPr>
          <w:lang w:eastAsia="id-ID"/>
        </w:rPr>
      </w:pPr>
    </w:p>
    <w:p w14:paraId="16E2211F" w14:textId="7C1D5090" w:rsidR="008C1200" w:rsidRDefault="008C1200" w:rsidP="008C1200">
      <w:pPr>
        <w:jc w:val="center"/>
        <w:rPr>
          <w:lang w:eastAsia="id-ID"/>
        </w:rPr>
      </w:pPr>
    </w:p>
    <w:p w14:paraId="0BA8AE42" w14:textId="6131DCE3" w:rsidR="008C1200" w:rsidRDefault="008C1200" w:rsidP="008C1200">
      <w:pPr>
        <w:jc w:val="center"/>
        <w:rPr>
          <w:lang w:eastAsia="id-ID"/>
        </w:rPr>
      </w:pPr>
    </w:p>
    <w:p w14:paraId="50F3D22C" w14:textId="28A9EA87" w:rsidR="008C1200" w:rsidRDefault="00A02042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32320" behindDoc="1" locked="0" layoutInCell="1" allowOverlap="1" wp14:anchorId="0D9C11B8" wp14:editId="0B6489A5">
            <wp:simplePos x="0" y="0"/>
            <wp:positionH relativeFrom="page">
              <wp:posOffset>1370965</wp:posOffset>
            </wp:positionH>
            <wp:positionV relativeFrom="page">
              <wp:posOffset>685202</wp:posOffset>
            </wp:positionV>
            <wp:extent cx="5551436" cy="9609455"/>
            <wp:effectExtent l="0" t="0" r="0" b="4445"/>
            <wp:wrapNone/>
            <wp:docPr id="31" name="image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7.jpeg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51436" cy="9609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2AD68A4" w14:textId="258634F2" w:rsidR="008C1200" w:rsidRDefault="008C1200" w:rsidP="008C1200">
      <w:pPr>
        <w:jc w:val="center"/>
        <w:rPr>
          <w:lang w:eastAsia="id-ID"/>
        </w:rPr>
      </w:pPr>
    </w:p>
    <w:p w14:paraId="467A301F" w14:textId="5894F864" w:rsidR="008C1200" w:rsidRDefault="008C1200" w:rsidP="008C1200">
      <w:pPr>
        <w:jc w:val="center"/>
        <w:rPr>
          <w:lang w:eastAsia="id-ID"/>
        </w:rPr>
      </w:pPr>
    </w:p>
    <w:p w14:paraId="6609FA14" w14:textId="27CBC4BB" w:rsidR="008C1200" w:rsidRDefault="008C1200" w:rsidP="008C1200">
      <w:pPr>
        <w:jc w:val="center"/>
        <w:rPr>
          <w:lang w:eastAsia="id-ID"/>
        </w:rPr>
      </w:pPr>
    </w:p>
    <w:p w14:paraId="4F471040" w14:textId="74474AAD" w:rsidR="008C1200" w:rsidRDefault="008C1200" w:rsidP="008C1200">
      <w:pPr>
        <w:jc w:val="center"/>
        <w:rPr>
          <w:lang w:eastAsia="id-ID"/>
        </w:rPr>
      </w:pPr>
    </w:p>
    <w:p w14:paraId="6E08D079" w14:textId="63329516" w:rsidR="008C1200" w:rsidRDefault="008C1200" w:rsidP="008C1200">
      <w:pPr>
        <w:jc w:val="center"/>
        <w:rPr>
          <w:lang w:eastAsia="id-ID"/>
        </w:rPr>
      </w:pPr>
    </w:p>
    <w:p w14:paraId="268E52D2" w14:textId="3D0C165C" w:rsidR="008C1200" w:rsidRDefault="008C1200" w:rsidP="008C1200">
      <w:pPr>
        <w:jc w:val="center"/>
        <w:rPr>
          <w:lang w:eastAsia="id-ID"/>
        </w:rPr>
      </w:pPr>
    </w:p>
    <w:p w14:paraId="13C2999F" w14:textId="2B8C2634" w:rsidR="008C1200" w:rsidRDefault="008C1200" w:rsidP="008C1200">
      <w:pPr>
        <w:jc w:val="center"/>
        <w:rPr>
          <w:lang w:eastAsia="id-ID"/>
        </w:rPr>
      </w:pPr>
    </w:p>
    <w:p w14:paraId="3AA270A2" w14:textId="04C7C53B" w:rsidR="008C1200" w:rsidRDefault="008C1200" w:rsidP="008C1200">
      <w:pPr>
        <w:jc w:val="center"/>
        <w:rPr>
          <w:lang w:eastAsia="id-ID"/>
        </w:rPr>
      </w:pPr>
    </w:p>
    <w:p w14:paraId="7EE61BC2" w14:textId="5CC3CB93" w:rsidR="008C1200" w:rsidRDefault="008C1200" w:rsidP="008C1200">
      <w:pPr>
        <w:jc w:val="center"/>
        <w:rPr>
          <w:lang w:eastAsia="id-ID"/>
        </w:rPr>
      </w:pPr>
    </w:p>
    <w:p w14:paraId="5E65A808" w14:textId="7CEC2EBE" w:rsidR="008C1200" w:rsidRDefault="008C1200" w:rsidP="008C1200">
      <w:pPr>
        <w:jc w:val="center"/>
        <w:rPr>
          <w:lang w:eastAsia="id-ID"/>
        </w:rPr>
      </w:pPr>
    </w:p>
    <w:p w14:paraId="0BCA2830" w14:textId="657461F9" w:rsidR="008C1200" w:rsidRDefault="008C1200" w:rsidP="008C1200">
      <w:pPr>
        <w:jc w:val="center"/>
        <w:rPr>
          <w:lang w:eastAsia="id-ID"/>
        </w:rPr>
      </w:pPr>
    </w:p>
    <w:p w14:paraId="3CDF7190" w14:textId="63146E90" w:rsidR="008C1200" w:rsidRDefault="008C1200" w:rsidP="008C1200">
      <w:pPr>
        <w:jc w:val="center"/>
        <w:rPr>
          <w:lang w:eastAsia="id-ID"/>
        </w:rPr>
      </w:pPr>
    </w:p>
    <w:p w14:paraId="21E26E92" w14:textId="06B88BDE" w:rsidR="008C1200" w:rsidRDefault="008C1200" w:rsidP="008C1200">
      <w:pPr>
        <w:jc w:val="center"/>
        <w:rPr>
          <w:lang w:eastAsia="id-ID"/>
        </w:rPr>
      </w:pPr>
    </w:p>
    <w:p w14:paraId="70DA794B" w14:textId="086C348D" w:rsidR="008C1200" w:rsidRDefault="008C1200" w:rsidP="008C1200">
      <w:pPr>
        <w:jc w:val="center"/>
        <w:rPr>
          <w:lang w:eastAsia="id-ID"/>
        </w:rPr>
      </w:pPr>
    </w:p>
    <w:p w14:paraId="3A28B3E7" w14:textId="468A84FA" w:rsidR="008C1200" w:rsidRDefault="008C1200" w:rsidP="008C1200">
      <w:pPr>
        <w:jc w:val="center"/>
        <w:rPr>
          <w:lang w:eastAsia="id-ID"/>
        </w:rPr>
      </w:pPr>
    </w:p>
    <w:p w14:paraId="4B1C3F6A" w14:textId="15B9A21F" w:rsidR="008C1200" w:rsidRDefault="008C1200" w:rsidP="008C1200">
      <w:pPr>
        <w:jc w:val="center"/>
        <w:rPr>
          <w:lang w:eastAsia="id-ID"/>
        </w:rPr>
      </w:pPr>
    </w:p>
    <w:p w14:paraId="0D8D4639" w14:textId="2B01423B" w:rsidR="008C1200" w:rsidRDefault="008C1200" w:rsidP="008C1200">
      <w:pPr>
        <w:jc w:val="center"/>
        <w:rPr>
          <w:lang w:eastAsia="id-ID"/>
        </w:rPr>
      </w:pPr>
    </w:p>
    <w:p w14:paraId="6A568941" w14:textId="2A815B53" w:rsidR="00A02042" w:rsidRDefault="00A02042" w:rsidP="008C1200">
      <w:pPr>
        <w:jc w:val="center"/>
        <w:rPr>
          <w:lang w:eastAsia="id-ID"/>
        </w:rPr>
      </w:pPr>
    </w:p>
    <w:p w14:paraId="3F994549" w14:textId="7603DBF4" w:rsidR="00A02042" w:rsidRDefault="00A02042" w:rsidP="008C1200">
      <w:pPr>
        <w:jc w:val="center"/>
        <w:rPr>
          <w:lang w:eastAsia="id-ID"/>
        </w:rPr>
      </w:pPr>
    </w:p>
    <w:p w14:paraId="0D1A2910" w14:textId="3FA60362" w:rsidR="00A02042" w:rsidRDefault="00A02042" w:rsidP="008C1200">
      <w:pPr>
        <w:jc w:val="center"/>
        <w:rPr>
          <w:lang w:eastAsia="id-ID"/>
        </w:rPr>
      </w:pPr>
    </w:p>
    <w:p w14:paraId="5EDCA5C2" w14:textId="51CFF78A" w:rsidR="00A02042" w:rsidRDefault="00A02042" w:rsidP="008C1200">
      <w:pPr>
        <w:jc w:val="center"/>
        <w:rPr>
          <w:lang w:eastAsia="id-ID"/>
        </w:rPr>
      </w:pPr>
    </w:p>
    <w:p w14:paraId="325850D6" w14:textId="0121E435" w:rsidR="00A02042" w:rsidRDefault="00A02042" w:rsidP="008C1200">
      <w:pPr>
        <w:jc w:val="center"/>
        <w:rPr>
          <w:lang w:eastAsia="id-ID"/>
        </w:rPr>
      </w:pPr>
    </w:p>
    <w:p w14:paraId="0C3C7D27" w14:textId="079A07FB" w:rsidR="00A02042" w:rsidRDefault="00A02042" w:rsidP="008C1200">
      <w:pPr>
        <w:jc w:val="center"/>
        <w:rPr>
          <w:lang w:eastAsia="id-ID"/>
        </w:rPr>
      </w:pPr>
    </w:p>
    <w:p w14:paraId="3B30D9C0" w14:textId="5C1E675D" w:rsidR="00A02042" w:rsidRDefault="00A02042" w:rsidP="008C1200">
      <w:pPr>
        <w:jc w:val="center"/>
        <w:rPr>
          <w:lang w:eastAsia="id-ID"/>
        </w:rPr>
      </w:pPr>
    </w:p>
    <w:p w14:paraId="15703D65" w14:textId="0DF000AB" w:rsidR="00A02042" w:rsidRDefault="00A02042" w:rsidP="008C1200">
      <w:pPr>
        <w:jc w:val="center"/>
        <w:rPr>
          <w:lang w:eastAsia="id-ID"/>
        </w:rPr>
      </w:pPr>
    </w:p>
    <w:p w14:paraId="4B5663B5" w14:textId="4C3BEA73" w:rsidR="00A02042" w:rsidRDefault="00A02042" w:rsidP="008C1200">
      <w:pPr>
        <w:jc w:val="center"/>
        <w:rPr>
          <w:lang w:eastAsia="id-ID"/>
        </w:rPr>
      </w:pPr>
    </w:p>
    <w:p w14:paraId="319E137F" w14:textId="185EC130" w:rsidR="00A02042" w:rsidRDefault="00A02042" w:rsidP="008C1200">
      <w:pPr>
        <w:jc w:val="center"/>
        <w:rPr>
          <w:lang w:eastAsia="id-ID"/>
        </w:rPr>
      </w:pPr>
    </w:p>
    <w:p w14:paraId="0625FDF2" w14:textId="7A8BE688" w:rsidR="00A02042" w:rsidRDefault="00A02042" w:rsidP="008C1200">
      <w:pPr>
        <w:jc w:val="center"/>
        <w:rPr>
          <w:lang w:eastAsia="id-ID"/>
        </w:rPr>
      </w:pPr>
    </w:p>
    <w:p w14:paraId="6417E365" w14:textId="37C5D76E" w:rsidR="00A02042" w:rsidRDefault="00A02042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34368" behindDoc="1" locked="0" layoutInCell="1" allowOverlap="1" wp14:anchorId="415F843B" wp14:editId="4E9764BA">
            <wp:simplePos x="0" y="0"/>
            <wp:positionH relativeFrom="page">
              <wp:posOffset>1343398</wp:posOffset>
            </wp:positionH>
            <wp:positionV relativeFrom="page">
              <wp:posOffset>698873</wp:posOffset>
            </wp:positionV>
            <wp:extent cx="5491629" cy="10120973"/>
            <wp:effectExtent l="0" t="0" r="0" b="1270"/>
            <wp:wrapNone/>
            <wp:docPr id="32" name="image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8.jpeg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1629" cy="1012097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33146E2E" w14:textId="2EAD44C1" w:rsidR="00A02042" w:rsidRDefault="00A02042" w:rsidP="008C1200">
      <w:pPr>
        <w:jc w:val="center"/>
        <w:rPr>
          <w:lang w:eastAsia="id-ID"/>
        </w:rPr>
      </w:pPr>
    </w:p>
    <w:p w14:paraId="48337B60" w14:textId="5EDC06FC" w:rsidR="00A02042" w:rsidRDefault="00A02042" w:rsidP="008C1200">
      <w:pPr>
        <w:jc w:val="center"/>
        <w:rPr>
          <w:lang w:eastAsia="id-ID"/>
        </w:rPr>
      </w:pPr>
    </w:p>
    <w:p w14:paraId="3A04E2FD" w14:textId="6884DDE6" w:rsidR="00A02042" w:rsidRDefault="00A02042" w:rsidP="008C1200">
      <w:pPr>
        <w:jc w:val="center"/>
        <w:rPr>
          <w:lang w:eastAsia="id-ID"/>
        </w:rPr>
      </w:pPr>
    </w:p>
    <w:p w14:paraId="4C41A02A" w14:textId="0CAA3C69" w:rsidR="00A02042" w:rsidRDefault="00A02042" w:rsidP="008C1200">
      <w:pPr>
        <w:jc w:val="center"/>
        <w:rPr>
          <w:lang w:eastAsia="id-ID"/>
        </w:rPr>
      </w:pPr>
    </w:p>
    <w:p w14:paraId="79DC30C1" w14:textId="0F474730" w:rsidR="00A02042" w:rsidRDefault="00A02042" w:rsidP="008C1200">
      <w:pPr>
        <w:jc w:val="center"/>
        <w:rPr>
          <w:lang w:eastAsia="id-ID"/>
        </w:rPr>
      </w:pPr>
    </w:p>
    <w:p w14:paraId="3C82C5A5" w14:textId="7FE5102C" w:rsidR="00A02042" w:rsidRDefault="00A02042" w:rsidP="008C1200">
      <w:pPr>
        <w:jc w:val="center"/>
        <w:rPr>
          <w:lang w:eastAsia="id-ID"/>
        </w:rPr>
      </w:pPr>
    </w:p>
    <w:p w14:paraId="11AA61E5" w14:textId="507A560C" w:rsidR="00A02042" w:rsidRDefault="00A02042" w:rsidP="008C1200">
      <w:pPr>
        <w:jc w:val="center"/>
        <w:rPr>
          <w:lang w:eastAsia="id-ID"/>
        </w:rPr>
      </w:pPr>
    </w:p>
    <w:p w14:paraId="0043EB9F" w14:textId="48B2DD65" w:rsidR="00A02042" w:rsidRDefault="00A02042" w:rsidP="008C1200">
      <w:pPr>
        <w:jc w:val="center"/>
        <w:rPr>
          <w:lang w:eastAsia="id-ID"/>
        </w:rPr>
      </w:pPr>
    </w:p>
    <w:p w14:paraId="10E45319" w14:textId="22549B0F" w:rsidR="00A02042" w:rsidRDefault="00A02042" w:rsidP="008C1200">
      <w:pPr>
        <w:jc w:val="center"/>
        <w:rPr>
          <w:lang w:eastAsia="id-ID"/>
        </w:rPr>
      </w:pPr>
    </w:p>
    <w:p w14:paraId="22CD5209" w14:textId="39D0F6F7" w:rsidR="00A02042" w:rsidRDefault="00A02042" w:rsidP="008C1200">
      <w:pPr>
        <w:jc w:val="center"/>
        <w:rPr>
          <w:lang w:eastAsia="id-ID"/>
        </w:rPr>
      </w:pPr>
    </w:p>
    <w:p w14:paraId="209F3773" w14:textId="171F08D4" w:rsidR="00A02042" w:rsidRDefault="00A02042" w:rsidP="008C1200">
      <w:pPr>
        <w:jc w:val="center"/>
        <w:rPr>
          <w:lang w:eastAsia="id-ID"/>
        </w:rPr>
      </w:pPr>
    </w:p>
    <w:p w14:paraId="1CA25C86" w14:textId="1BC43A4D" w:rsidR="00A02042" w:rsidRDefault="00A02042" w:rsidP="008C1200">
      <w:pPr>
        <w:jc w:val="center"/>
        <w:rPr>
          <w:lang w:eastAsia="id-ID"/>
        </w:rPr>
      </w:pPr>
    </w:p>
    <w:p w14:paraId="51FD6999" w14:textId="01C8F352" w:rsidR="00A02042" w:rsidRDefault="00A02042" w:rsidP="008C1200">
      <w:pPr>
        <w:jc w:val="center"/>
        <w:rPr>
          <w:lang w:eastAsia="id-ID"/>
        </w:rPr>
      </w:pPr>
    </w:p>
    <w:p w14:paraId="152B3103" w14:textId="3503F79D" w:rsidR="00A02042" w:rsidRDefault="00A02042" w:rsidP="008C1200">
      <w:pPr>
        <w:jc w:val="center"/>
        <w:rPr>
          <w:lang w:eastAsia="id-ID"/>
        </w:rPr>
      </w:pPr>
    </w:p>
    <w:p w14:paraId="743F235D" w14:textId="353CA51E" w:rsidR="00A02042" w:rsidRDefault="00A02042" w:rsidP="008C1200">
      <w:pPr>
        <w:jc w:val="center"/>
        <w:rPr>
          <w:lang w:eastAsia="id-ID"/>
        </w:rPr>
      </w:pPr>
    </w:p>
    <w:p w14:paraId="72972CF6" w14:textId="2CA4DAFF" w:rsidR="00A02042" w:rsidRDefault="00A02042" w:rsidP="008C1200">
      <w:pPr>
        <w:jc w:val="center"/>
        <w:rPr>
          <w:lang w:eastAsia="id-ID"/>
        </w:rPr>
      </w:pPr>
    </w:p>
    <w:p w14:paraId="4B722567" w14:textId="7511C62B" w:rsidR="00A02042" w:rsidRDefault="00A02042" w:rsidP="008C1200">
      <w:pPr>
        <w:jc w:val="center"/>
        <w:rPr>
          <w:lang w:eastAsia="id-ID"/>
        </w:rPr>
      </w:pPr>
    </w:p>
    <w:p w14:paraId="45EC5316" w14:textId="163C4963" w:rsidR="00A02042" w:rsidRDefault="00A02042" w:rsidP="008C1200">
      <w:pPr>
        <w:jc w:val="center"/>
        <w:rPr>
          <w:lang w:eastAsia="id-ID"/>
        </w:rPr>
      </w:pPr>
    </w:p>
    <w:p w14:paraId="21D81F00" w14:textId="7B2A1A23" w:rsidR="00A02042" w:rsidRDefault="00A02042" w:rsidP="008C1200">
      <w:pPr>
        <w:jc w:val="center"/>
        <w:rPr>
          <w:lang w:eastAsia="id-ID"/>
        </w:rPr>
      </w:pPr>
    </w:p>
    <w:p w14:paraId="1939BA70" w14:textId="2100246A" w:rsidR="00A02042" w:rsidRDefault="00A02042" w:rsidP="008C1200">
      <w:pPr>
        <w:jc w:val="center"/>
        <w:rPr>
          <w:lang w:eastAsia="id-ID"/>
        </w:rPr>
      </w:pPr>
    </w:p>
    <w:p w14:paraId="1D81BF1E" w14:textId="158D95C0" w:rsidR="00A02042" w:rsidRDefault="00A02042" w:rsidP="008C1200">
      <w:pPr>
        <w:jc w:val="center"/>
        <w:rPr>
          <w:lang w:eastAsia="id-ID"/>
        </w:rPr>
      </w:pPr>
    </w:p>
    <w:p w14:paraId="73B6B4E6" w14:textId="4346C6B4" w:rsidR="00A02042" w:rsidRDefault="00A02042" w:rsidP="008C1200">
      <w:pPr>
        <w:jc w:val="center"/>
        <w:rPr>
          <w:lang w:eastAsia="id-ID"/>
        </w:rPr>
      </w:pPr>
    </w:p>
    <w:p w14:paraId="0D41B7A4" w14:textId="2D2ED6A9" w:rsidR="00A02042" w:rsidRDefault="00A02042" w:rsidP="008C1200">
      <w:pPr>
        <w:jc w:val="center"/>
        <w:rPr>
          <w:lang w:eastAsia="id-ID"/>
        </w:rPr>
      </w:pPr>
    </w:p>
    <w:p w14:paraId="78EDE131" w14:textId="58E4FFCC" w:rsidR="00A02042" w:rsidRDefault="00A02042" w:rsidP="008C1200">
      <w:pPr>
        <w:jc w:val="center"/>
        <w:rPr>
          <w:lang w:eastAsia="id-ID"/>
        </w:rPr>
      </w:pPr>
    </w:p>
    <w:p w14:paraId="64361DA2" w14:textId="0B1BB89B" w:rsidR="00A02042" w:rsidRDefault="00A02042" w:rsidP="008C1200">
      <w:pPr>
        <w:jc w:val="center"/>
        <w:rPr>
          <w:lang w:eastAsia="id-ID"/>
        </w:rPr>
      </w:pPr>
    </w:p>
    <w:p w14:paraId="4185C33D" w14:textId="439FC617" w:rsidR="00A02042" w:rsidRDefault="00A02042" w:rsidP="008C1200">
      <w:pPr>
        <w:jc w:val="center"/>
        <w:rPr>
          <w:lang w:eastAsia="id-ID"/>
        </w:rPr>
      </w:pPr>
    </w:p>
    <w:p w14:paraId="637F2C68" w14:textId="20D779A2" w:rsidR="00A02042" w:rsidRDefault="00A02042" w:rsidP="008C1200">
      <w:pPr>
        <w:jc w:val="center"/>
        <w:rPr>
          <w:lang w:eastAsia="id-ID"/>
        </w:rPr>
      </w:pPr>
    </w:p>
    <w:p w14:paraId="05620C41" w14:textId="1D7CC945" w:rsidR="00A02042" w:rsidRDefault="00A02042" w:rsidP="008C1200">
      <w:pPr>
        <w:jc w:val="center"/>
        <w:rPr>
          <w:lang w:eastAsia="id-ID"/>
        </w:rPr>
      </w:pPr>
    </w:p>
    <w:p w14:paraId="5742239F" w14:textId="33B7642A" w:rsidR="00A02042" w:rsidRDefault="00A02042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36416" behindDoc="1" locked="0" layoutInCell="1" allowOverlap="1" wp14:anchorId="4C93B4DD" wp14:editId="75396735">
            <wp:simplePos x="0" y="0"/>
            <wp:positionH relativeFrom="page">
              <wp:posOffset>1128955</wp:posOffset>
            </wp:positionH>
            <wp:positionV relativeFrom="page">
              <wp:posOffset>696446</wp:posOffset>
            </wp:positionV>
            <wp:extent cx="5518935" cy="10121520"/>
            <wp:effectExtent l="0" t="0" r="5715" b="635"/>
            <wp:wrapNone/>
            <wp:docPr id="33" name="image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9.jpeg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18935" cy="101215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5F983AB5" w14:textId="69E6F7F5" w:rsidR="00A02042" w:rsidRDefault="00A02042" w:rsidP="008C1200">
      <w:pPr>
        <w:jc w:val="center"/>
        <w:rPr>
          <w:lang w:eastAsia="id-ID"/>
        </w:rPr>
      </w:pPr>
    </w:p>
    <w:p w14:paraId="5CC36431" w14:textId="007A8CF8" w:rsidR="00A02042" w:rsidRDefault="00A02042" w:rsidP="008C1200">
      <w:pPr>
        <w:jc w:val="center"/>
        <w:rPr>
          <w:lang w:eastAsia="id-ID"/>
        </w:rPr>
      </w:pPr>
    </w:p>
    <w:p w14:paraId="787EBC90" w14:textId="3114E28A" w:rsidR="00A02042" w:rsidRDefault="00A02042" w:rsidP="008C1200">
      <w:pPr>
        <w:jc w:val="center"/>
        <w:rPr>
          <w:lang w:eastAsia="id-ID"/>
        </w:rPr>
      </w:pPr>
    </w:p>
    <w:p w14:paraId="0943A1AD" w14:textId="029E1FA6" w:rsidR="00A02042" w:rsidRDefault="00A02042" w:rsidP="008C1200">
      <w:pPr>
        <w:jc w:val="center"/>
        <w:rPr>
          <w:lang w:eastAsia="id-ID"/>
        </w:rPr>
      </w:pPr>
    </w:p>
    <w:p w14:paraId="0730E6D2" w14:textId="7A13ACA7" w:rsidR="00A02042" w:rsidRDefault="00A02042" w:rsidP="008C1200">
      <w:pPr>
        <w:jc w:val="center"/>
        <w:rPr>
          <w:lang w:eastAsia="id-ID"/>
        </w:rPr>
      </w:pPr>
    </w:p>
    <w:p w14:paraId="5FD37380" w14:textId="4E02D555" w:rsidR="00A02042" w:rsidRDefault="00A02042" w:rsidP="008C1200">
      <w:pPr>
        <w:jc w:val="center"/>
        <w:rPr>
          <w:lang w:eastAsia="id-ID"/>
        </w:rPr>
      </w:pPr>
    </w:p>
    <w:p w14:paraId="5DBF03EE" w14:textId="0406AA71" w:rsidR="00A02042" w:rsidRDefault="00A02042" w:rsidP="008C1200">
      <w:pPr>
        <w:jc w:val="center"/>
        <w:rPr>
          <w:lang w:eastAsia="id-ID"/>
        </w:rPr>
      </w:pPr>
    </w:p>
    <w:p w14:paraId="0EC55086" w14:textId="42AEE33F" w:rsidR="00A02042" w:rsidRDefault="00A02042" w:rsidP="008C1200">
      <w:pPr>
        <w:jc w:val="center"/>
        <w:rPr>
          <w:lang w:eastAsia="id-ID"/>
        </w:rPr>
      </w:pPr>
    </w:p>
    <w:p w14:paraId="2D8D1264" w14:textId="36394993" w:rsidR="00A02042" w:rsidRDefault="00A02042" w:rsidP="008C1200">
      <w:pPr>
        <w:jc w:val="center"/>
        <w:rPr>
          <w:lang w:eastAsia="id-ID"/>
        </w:rPr>
      </w:pPr>
    </w:p>
    <w:p w14:paraId="4EC866D7" w14:textId="791E2928" w:rsidR="00A02042" w:rsidRDefault="00A02042" w:rsidP="008C1200">
      <w:pPr>
        <w:jc w:val="center"/>
        <w:rPr>
          <w:lang w:eastAsia="id-ID"/>
        </w:rPr>
      </w:pPr>
    </w:p>
    <w:p w14:paraId="151DE8AF" w14:textId="37742C82" w:rsidR="00A02042" w:rsidRDefault="00A02042" w:rsidP="008C1200">
      <w:pPr>
        <w:jc w:val="center"/>
        <w:rPr>
          <w:lang w:eastAsia="id-ID"/>
        </w:rPr>
      </w:pPr>
    </w:p>
    <w:p w14:paraId="7EDC5422" w14:textId="6594A58B" w:rsidR="00A02042" w:rsidRDefault="00A02042" w:rsidP="008C1200">
      <w:pPr>
        <w:jc w:val="center"/>
        <w:rPr>
          <w:lang w:eastAsia="id-ID"/>
        </w:rPr>
      </w:pPr>
    </w:p>
    <w:p w14:paraId="129FB5D1" w14:textId="140ED11F" w:rsidR="00A02042" w:rsidRDefault="00A02042" w:rsidP="008C1200">
      <w:pPr>
        <w:jc w:val="center"/>
        <w:rPr>
          <w:lang w:eastAsia="id-ID"/>
        </w:rPr>
      </w:pPr>
    </w:p>
    <w:p w14:paraId="17793C99" w14:textId="2116851D" w:rsidR="00A02042" w:rsidRDefault="00A02042" w:rsidP="008C1200">
      <w:pPr>
        <w:jc w:val="center"/>
        <w:rPr>
          <w:lang w:eastAsia="id-ID"/>
        </w:rPr>
      </w:pPr>
    </w:p>
    <w:p w14:paraId="77FD609B" w14:textId="4E70078E" w:rsidR="00A02042" w:rsidRDefault="00A02042" w:rsidP="008C1200">
      <w:pPr>
        <w:jc w:val="center"/>
        <w:rPr>
          <w:lang w:eastAsia="id-ID"/>
        </w:rPr>
      </w:pPr>
    </w:p>
    <w:p w14:paraId="3ADEA622" w14:textId="0A982E23" w:rsidR="00A02042" w:rsidRDefault="00A02042" w:rsidP="008C1200">
      <w:pPr>
        <w:jc w:val="center"/>
        <w:rPr>
          <w:lang w:eastAsia="id-ID"/>
        </w:rPr>
      </w:pPr>
    </w:p>
    <w:p w14:paraId="0B2EA8A5" w14:textId="180870B3" w:rsidR="00A02042" w:rsidRDefault="00A02042" w:rsidP="008C1200">
      <w:pPr>
        <w:jc w:val="center"/>
        <w:rPr>
          <w:lang w:eastAsia="id-ID"/>
        </w:rPr>
      </w:pPr>
    </w:p>
    <w:p w14:paraId="16D843B1" w14:textId="01A9ADC7" w:rsidR="00A02042" w:rsidRDefault="00A02042" w:rsidP="008C1200">
      <w:pPr>
        <w:jc w:val="center"/>
        <w:rPr>
          <w:lang w:eastAsia="id-ID"/>
        </w:rPr>
      </w:pPr>
    </w:p>
    <w:p w14:paraId="657C61EA" w14:textId="6FC537CE" w:rsidR="00A02042" w:rsidRDefault="00A02042" w:rsidP="008C1200">
      <w:pPr>
        <w:jc w:val="center"/>
        <w:rPr>
          <w:lang w:eastAsia="id-ID"/>
        </w:rPr>
      </w:pPr>
    </w:p>
    <w:p w14:paraId="7BFAD16B" w14:textId="6040F22D" w:rsidR="00A02042" w:rsidRDefault="00A02042" w:rsidP="008C1200">
      <w:pPr>
        <w:jc w:val="center"/>
        <w:rPr>
          <w:lang w:eastAsia="id-ID"/>
        </w:rPr>
      </w:pPr>
    </w:p>
    <w:p w14:paraId="36978F60" w14:textId="6F642658" w:rsidR="00A02042" w:rsidRDefault="00A02042" w:rsidP="008C1200">
      <w:pPr>
        <w:jc w:val="center"/>
        <w:rPr>
          <w:lang w:eastAsia="id-ID"/>
        </w:rPr>
      </w:pPr>
    </w:p>
    <w:p w14:paraId="70200151" w14:textId="16DF6A4D" w:rsidR="00A02042" w:rsidRDefault="00A02042" w:rsidP="008C1200">
      <w:pPr>
        <w:jc w:val="center"/>
        <w:rPr>
          <w:lang w:eastAsia="id-ID"/>
        </w:rPr>
      </w:pPr>
    </w:p>
    <w:p w14:paraId="13FDD8C7" w14:textId="0C7204BE" w:rsidR="00A02042" w:rsidRDefault="00A02042" w:rsidP="008C1200">
      <w:pPr>
        <w:jc w:val="center"/>
        <w:rPr>
          <w:lang w:eastAsia="id-ID"/>
        </w:rPr>
      </w:pPr>
    </w:p>
    <w:p w14:paraId="0D2C9437" w14:textId="023EB563" w:rsidR="00A02042" w:rsidRDefault="00A02042" w:rsidP="008C1200">
      <w:pPr>
        <w:jc w:val="center"/>
        <w:rPr>
          <w:lang w:eastAsia="id-ID"/>
        </w:rPr>
      </w:pPr>
    </w:p>
    <w:p w14:paraId="3AC13B4E" w14:textId="220CFCDA" w:rsidR="00A02042" w:rsidRDefault="00A02042" w:rsidP="008C1200">
      <w:pPr>
        <w:jc w:val="center"/>
        <w:rPr>
          <w:lang w:eastAsia="id-ID"/>
        </w:rPr>
      </w:pPr>
    </w:p>
    <w:p w14:paraId="674CF5AF" w14:textId="0E7A2726" w:rsidR="00A02042" w:rsidRDefault="00A02042" w:rsidP="008C1200">
      <w:pPr>
        <w:jc w:val="center"/>
        <w:rPr>
          <w:lang w:eastAsia="id-ID"/>
        </w:rPr>
      </w:pPr>
    </w:p>
    <w:p w14:paraId="7F3C97D8" w14:textId="529A3EC4" w:rsidR="00A02042" w:rsidRDefault="00A02042" w:rsidP="008C1200">
      <w:pPr>
        <w:jc w:val="center"/>
        <w:rPr>
          <w:lang w:eastAsia="id-ID"/>
        </w:rPr>
      </w:pPr>
    </w:p>
    <w:p w14:paraId="0266C471" w14:textId="3B8AD15B" w:rsidR="00A02042" w:rsidRDefault="00A02042" w:rsidP="008C1200">
      <w:pPr>
        <w:jc w:val="center"/>
        <w:rPr>
          <w:lang w:eastAsia="id-ID"/>
        </w:rPr>
      </w:pPr>
    </w:p>
    <w:p w14:paraId="578E73A4" w14:textId="129237D0" w:rsidR="00A02042" w:rsidRDefault="00A02042" w:rsidP="008C1200">
      <w:pPr>
        <w:jc w:val="center"/>
        <w:rPr>
          <w:lang w:eastAsia="id-ID"/>
        </w:rPr>
      </w:pPr>
      <w:r>
        <w:rPr>
          <w:noProof/>
        </w:rPr>
        <w:lastRenderedPageBreak/>
        <w:drawing>
          <wp:anchor distT="0" distB="0" distL="0" distR="0" simplePos="0" relativeHeight="251838464" behindDoc="1" locked="0" layoutInCell="1" allowOverlap="1" wp14:anchorId="7A25D9B0" wp14:editId="07A32C18">
            <wp:simplePos x="0" y="0"/>
            <wp:positionH relativeFrom="page">
              <wp:posOffset>1155961</wp:posOffset>
            </wp:positionH>
            <wp:positionV relativeFrom="page">
              <wp:posOffset>806712</wp:posOffset>
            </wp:positionV>
            <wp:extent cx="5593626" cy="9424670"/>
            <wp:effectExtent l="0" t="0" r="0" b="0"/>
            <wp:wrapNone/>
            <wp:docPr id="34" name="image1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age10.jpeg"/>
                    <pic:cNvPicPr/>
                  </pic:nvPicPr>
                  <pic:blipFill>
                    <a:blip r:embed="rId3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93626" cy="9424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CA2BE8B" w14:textId="1E072139" w:rsidR="00A02042" w:rsidRDefault="00A02042" w:rsidP="008C1200">
      <w:pPr>
        <w:jc w:val="center"/>
        <w:rPr>
          <w:lang w:eastAsia="id-ID"/>
        </w:rPr>
      </w:pPr>
    </w:p>
    <w:p w14:paraId="6E462030" w14:textId="134DBB04" w:rsidR="00A02042" w:rsidRDefault="00A02042" w:rsidP="008C1200">
      <w:pPr>
        <w:jc w:val="center"/>
        <w:rPr>
          <w:lang w:eastAsia="id-ID"/>
        </w:rPr>
      </w:pPr>
    </w:p>
    <w:p w14:paraId="280C3962" w14:textId="78022F87" w:rsidR="00A02042" w:rsidRDefault="00A02042" w:rsidP="008C1200">
      <w:pPr>
        <w:jc w:val="center"/>
        <w:rPr>
          <w:lang w:eastAsia="id-ID"/>
        </w:rPr>
      </w:pPr>
    </w:p>
    <w:p w14:paraId="06E64076" w14:textId="4A43B06E" w:rsidR="00A02042" w:rsidRDefault="00A02042" w:rsidP="008C1200">
      <w:pPr>
        <w:jc w:val="center"/>
        <w:rPr>
          <w:lang w:eastAsia="id-ID"/>
        </w:rPr>
      </w:pPr>
    </w:p>
    <w:p w14:paraId="21D44354" w14:textId="6727BF69" w:rsidR="00A02042" w:rsidRDefault="00A02042" w:rsidP="008C1200">
      <w:pPr>
        <w:jc w:val="center"/>
        <w:rPr>
          <w:lang w:eastAsia="id-ID"/>
        </w:rPr>
      </w:pPr>
    </w:p>
    <w:p w14:paraId="7AE70D70" w14:textId="0CFB69EB" w:rsidR="00A02042" w:rsidRDefault="00A02042" w:rsidP="008C1200">
      <w:pPr>
        <w:jc w:val="center"/>
        <w:rPr>
          <w:lang w:eastAsia="id-ID"/>
        </w:rPr>
      </w:pPr>
    </w:p>
    <w:p w14:paraId="241B02F6" w14:textId="3B4D5FC0" w:rsidR="00A02042" w:rsidRDefault="00A02042" w:rsidP="008C1200">
      <w:pPr>
        <w:jc w:val="center"/>
        <w:rPr>
          <w:lang w:eastAsia="id-ID"/>
        </w:rPr>
      </w:pPr>
    </w:p>
    <w:p w14:paraId="225F0E10" w14:textId="33AB2FF7" w:rsidR="00A02042" w:rsidRDefault="00A02042" w:rsidP="008C1200">
      <w:pPr>
        <w:jc w:val="center"/>
        <w:rPr>
          <w:lang w:eastAsia="id-ID"/>
        </w:rPr>
      </w:pPr>
    </w:p>
    <w:p w14:paraId="495BDA64" w14:textId="63D608FD" w:rsidR="00A02042" w:rsidRDefault="00A02042" w:rsidP="008C1200">
      <w:pPr>
        <w:jc w:val="center"/>
        <w:rPr>
          <w:lang w:eastAsia="id-ID"/>
        </w:rPr>
      </w:pPr>
    </w:p>
    <w:p w14:paraId="2523C9DF" w14:textId="6904426E" w:rsidR="00A02042" w:rsidRDefault="00A02042" w:rsidP="008C1200">
      <w:pPr>
        <w:jc w:val="center"/>
        <w:rPr>
          <w:lang w:eastAsia="id-ID"/>
        </w:rPr>
      </w:pPr>
    </w:p>
    <w:p w14:paraId="63756EAB" w14:textId="2B2387DD" w:rsidR="00A02042" w:rsidRDefault="00A02042" w:rsidP="008C1200">
      <w:pPr>
        <w:jc w:val="center"/>
        <w:rPr>
          <w:lang w:eastAsia="id-ID"/>
        </w:rPr>
      </w:pPr>
    </w:p>
    <w:p w14:paraId="0D1FF8CA" w14:textId="1E980625" w:rsidR="00A02042" w:rsidRDefault="00A02042" w:rsidP="008C1200">
      <w:pPr>
        <w:jc w:val="center"/>
        <w:rPr>
          <w:lang w:eastAsia="id-ID"/>
        </w:rPr>
      </w:pPr>
    </w:p>
    <w:p w14:paraId="49308C16" w14:textId="77777777" w:rsidR="00A02042" w:rsidRPr="00F438C9" w:rsidRDefault="00A02042" w:rsidP="008C1200">
      <w:pPr>
        <w:jc w:val="center"/>
        <w:rPr>
          <w:lang w:eastAsia="id-ID"/>
        </w:rPr>
      </w:pPr>
    </w:p>
    <w:sectPr w:rsidR="00A02042" w:rsidRPr="00F438C9" w:rsidSect="00E23AD4">
      <w:pgSz w:w="11907" w:h="16839" w:code="9"/>
      <w:pgMar w:top="1701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F78C4A" w14:textId="77777777" w:rsidR="009E3EB4" w:rsidRDefault="009E3EB4" w:rsidP="00CB6BFB">
      <w:pPr>
        <w:spacing w:after="0" w:line="240" w:lineRule="auto"/>
      </w:pPr>
      <w:r>
        <w:separator/>
      </w:r>
    </w:p>
  </w:endnote>
  <w:endnote w:type="continuationSeparator" w:id="0">
    <w:p w14:paraId="2494DFF4" w14:textId="77777777" w:rsidR="009E3EB4" w:rsidRDefault="009E3EB4" w:rsidP="00CB6B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NewRomanPSMT">
    <w:altName w:val="Times New Roman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MT">
    <w:altName w:val="Arial"/>
    <w:panose1 w:val="020B0604020202020204"/>
    <w:charset w:val="01"/>
    <w:family w:val="swiss"/>
    <w:pitch w:val="variable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AF10A0" w14:textId="77777777" w:rsidR="00BF133D" w:rsidRDefault="00BF133D" w:rsidP="00E735DB">
    <w:pPr>
      <w:pStyle w:val="Footer"/>
      <w:jc w:val="center"/>
    </w:pPr>
  </w:p>
  <w:p w14:paraId="2B1DA816" w14:textId="77777777" w:rsidR="00BF133D" w:rsidRDefault="00BF133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CC2EE9" w14:textId="77777777" w:rsidR="007F70A9" w:rsidRPr="007F70A9" w:rsidRDefault="007F70A9">
    <w:pPr>
      <w:pStyle w:val="Footer"/>
      <w:tabs>
        <w:tab w:val="clear" w:pos="4680"/>
        <w:tab w:val="clear" w:pos="9360"/>
      </w:tabs>
      <w:jc w:val="center"/>
      <w:rPr>
        <w:caps/>
      </w:rPr>
    </w:pPr>
    <w:r w:rsidRPr="007F70A9">
      <w:rPr>
        <w:caps/>
      </w:rPr>
      <w:fldChar w:fldCharType="begin"/>
    </w:r>
    <w:r w:rsidRPr="007F70A9">
      <w:rPr>
        <w:caps/>
      </w:rPr>
      <w:instrText>PAGE   \* MERGEFORMAT</w:instrText>
    </w:r>
    <w:r w:rsidRPr="007F70A9">
      <w:rPr>
        <w:caps/>
      </w:rPr>
      <w:fldChar w:fldCharType="separate"/>
    </w:r>
    <w:r w:rsidRPr="007F70A9">
      <w:rPr>
        <w:caps/>
      </w:rPr>
      <w:t>2</w:t>
    </w:r>
    <w:r w:rsidRPr="007F70A9">
      <w:rPr>
        <w:caps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2508A0" w14:textId="77777777" w:rsidR="009E3EB4" w:rsidRDefault="009E3EB4" w:rsidP="00CB6BFB">
      <w:pPr>
        <w:spacing w:after="0" w:line="240" w:lineRule="auto"/>
      </w:pPr>
      <w:r>
        <w:separator/>
      </w:r>
    </w:p>
  </w:footnote>
  <w:footnote w:type="continuationSeparator" w:id="0">
    <w:p w14:paraId="73EE7AC6" w14:textId="77777777" w:rsidR="009E3EB4" w:rsidRDefault="009E3EB4" w:rsidP="00CB6B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2646"/>
      <w:gridCol w:w="2647"/>
      <w:gridCol w:w="2645"/>
    </w:tblGrid>
    <w:tr w:rsidR="00536F5D" w:rsidRPr="00536F5D" w14:paraId="5AE9CC23" w14:textId="77777777">
      <w:trPr>
        <w:trHeight w:val="720"/>
      </w:trPr>
      <w:tc>
        <w:tcPr>
          <w:tcW w:w="1667" w:type="pct"/>
        </w:tcPr>
        <w:p w14:paraId="4B4DF832" w14:textId="77777777" w:rsidR="00536F5D" w:rsidRDefault="00536F5D">
          <w:pPr>
            <w:pStyle w:val="Header"/>
            <w:tabs>
              <w:tab w:val="clear" w:pos="4680"/>
              <w:tab w:val="clear" w:pos="9360"/>
            </w:tabs>
            <w:rPr>
              <w:color w:val="5B9BD5" w:themeColor="accent1"/>
            </w:rPr>
          </w:pPr>
        </w:p>
      </w:tc>
      <w:tc>
        <w:tcPr>
          <w:tcW w:w="1667" w:type="pct"/>
        </w:tcPr>
        <w:p w14:paraId="09376824" w14:textId="77777777" w:rsidR="00536F5D" w:rsidRDefault="00536F5D">
          <w:pPr>
            <w:pStyle w:val="Header"/>
            <w:tabs>
              <w:tab w:val="clear" w:pos="4680"/>
              <w:tab w:val="clear" w:pos="9360"/>
            </w:tabs>
            <w:jc w:val="center"/>
            <w:rPr>
              <w:color w:val="5B9BD5" w:themeColor="accent1"/>
            </w:rPr>
          </w:pPr>
        </w:p>
      </w:tc>
      <w:tc>
        <w:tcPr>
          <w:tcW w:w="1666" w:type="pct"/>
        </w:tcPr>
        <w:p w14:paraId="2DA2D59E" w14:textId="77777777" w:rsidR="00536F5D" w:rsidRPr="00536F5D" w:rsidRDefault="00536F5D" w:rsidP="00FF1E4A">
          <w:pPr>
            <w:pStyle w:val="Header"/>
            <w:tabs>
              <w:tab w:val="clear" w:pos="4680"/>
              <w:tab w:val="clear" w:pos="9360"/>
            </w:tabs>
            <w:ind w:left="1701"/>
            <w:jc w:val="right"/>
            <w:rPr>
              <w:color w:val="auto"/>
            </w:rPr>
          </w:pPr>
          <w:r w:rsidRPr="00536F5D">
            <w:rPr>
              <w:color w:val="auto"/>
              <w:szCs w:val="24"/>
            </w:rPr>
            <w:fldChar w:fldCharType="begin"/>
          </w:r>
          <w:r w:rsidRPr="00536F5D">
            <w:rPr>
              <w:color w:val="auto"/>
              <w:szCs w:val="24"/>
            </w:rPr>
            <w:instrText>PAGE   \* MERGEFORMAT</w:instrText>
          </w:r>
          <w:r w:rsidRPr="00536F5D">
            <w:rPr>
              <w:color w:val="auto"/>
              <w:szCs w:val="24"/>
            </w:rPr>
            <w:fldChar w:fldCharType="separate"/>
          </w:r>
          <w:r w:rsidRPr="00536F5D">
            <w:rPr>
              <w:color w:val="auto"/>
              <w:szCs w:val="24"/>
            </w:rPr>
            <w:t>0</w:t>
          </w:r>
          <w:r w:rsidRPr="00536F5D">
            <w:rPr>
              <w:color w:val="auto"/>
              <w:szCs w:val="24"/>
            </w:rPr>
            <w:fldChar w:fldCharType="end"/>
          </w:r>
        </w:p>
      </w:tc>
    </w:tr>
  </w:tbl>
  <w:p w14:paraId="3492C2C7" w14:textId="77777777" w:rsidR="0023402F" w:rsidRDefault="0023402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F77769"/>
    <w:multiLevelType w:val="hybridMultilevel"/>
    <w:tmpl w:val="72E09696"/>
    <w:lvl w:ilvl="0" w:tplc="0421000F">
      <w:start w:val="1"/>
      <w:numFmt w:val="decimal"/>
      <w:lvlText w:val="%1."/>
      <w:lvlJc w:val="left"/>
      <w:pPr>
        <w:ind w:left="578" w:hanging="360"/>
      </w:pPr>
    </w:lvl>
    <w:lvl w:ilvl="1" w:tplc="04210019" w:tentative="1">
      <w:start w:val="1"/>
      <w:numFmt w:val="lowerLetter"/>
      <w:lvlText w:val="%2."/>
      <w:lvlJc w:val="left"/>
      <w:pPr>
        <w:ind w:left="1298" w:hanging="360"/>
      </w:pPr>
    </w:lvl>
    <w:lvl w:ilvl="2" w:tplc="0421001B" w:tentative="1">
      <w:start w:val="1"/>
      <w:numFmt w:val="lowerRoman"/>
      <w:lvlText w:val="%3."/>
      <w:lvlJc w:val="right"/>
      <w:pPr>
        <w:ind w:left="2018" w:hanging="180"/>
      </w:pPr>
    </w:lvl>
    <w:lvl w:ilvl="3" w:tplc="0421000F" w:tentative="1">
      <w:start w:val="1"/>
      <w:numFmt w:val="decimal"/>
      <w:lvlText w:val="%4."/>
      <w:lvlJc w:val="left"/>
      <w:pPr>
        <w:ind w:left="2738" w:hanging="360"/>
      </w:pPr>
    </w:lvl>
    <w:lvl w:ilvl="4" w:tplc="04210019" w:tentative="1">
      <w:start w:val="1"/>
      <w:numFmt w:val="lowerLetter"/>
      <w:lvlText w:val="%5."/>
      <w:lvlJc w:val="left"/>
      <w:pPr>
        <w:ind w:left="3458" w:hanging="360"/>
      </w:pPr>
    </w:lvl>
    <w:lvl w:ilvl="5" w:tplc="0421001B" w:tentative="1">
      <w:start w:val="1"/>
      <w:numFmt w:val="lowerRoman"/>
      <w:lvlText w:val="%6."/>
      <w:lvlJc w:val="right"/>
      <w:pPr>
        <w:ind w:left="4178" w:hanging="180"/>
      </w:pPr>
    </w:lvl>
    <w:lvl w:ilvl="6" w:tplc="0421000F" w:tentative="1">
      <w:start w:val="1"/>
      <w:numFmt w:val="decimal"/>
      <w:lvlText w:val="%7."/>
      <w:lvlJc w:val="left"/>
      <w:pPr>
        <w:ind w:left="4898" w:hanging="360"/>
      </w:pPr>
    </w:lvl>
    <w:lvl w:ilvl="7" w:tplc="04210019" w:tentative="1">
      <w:start w:val="1"/>
      <w:numFmt w:val="lowerLetter"/>
      <w:lvlText w:val="%8."/>
      <w:lvlJc w:val="left"/>
      <w:pPr>
        <w:ind w:left="5618" w:hanging="360"/>
      </w:pPr>
    </w:lvl>
    <w:lvl w:ilvl="8" w:tplc="0421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1" w15:restartNumberingAfterBreak="0">
    <w:nsid w:val="04E02704"/>
    <w:multiLevelType w:val="hybridMultilevel"/>
    <w:tmpl w:val="33BABEF0"/>
    <w:lvl w:ilvl="0" w:tplc="FB42B600">
      <w:start w:val="1"/>
      <w:numFmt w:val="decimal"/>
      <w:lvlText w:val="5.1.%1"/>
      <w:lvlJc w:val="left"/>
      <w:pPr>
        <w:ind w:left="360" w:hanging="360"/>
      </w:pPr>
      <w:rPr>
        <w:rFonts w:ascii="Times New Roman" w:hAnsi="Times New Roman" w:cs="Times New Roman" w:hint="default"/>
        <w:b w:val="0"/>
        <w:bCs/>
        <w:i w:val="0"/>
        <w:color w:val="000000" w:themeColor="text1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4179B6"/>
    <w:multiLevelType w:val="hybridMultilevel"/>
    <w:tmpl w:val="FF24C424"/>
    <w:lvl w:ilvl="0" w:tplc="0421000F">
      <w:start w:val="1"/>
      <w:numFmt w:val="decimal"/>
      <w:lvlText w:val="%1."/>
      <w:lvlJc w:val="left"/>
      <w:pPr>
        <w:ind w:left="785" w:hanging="360"/>
      </w:pPr>
      <w:rPr>
        <w:b w:val="0"/>
        <w:bCs w:val="0"/>
      </w:rPr>
    </w:lvl>
    <w:lvl w:ilvl="1" w:tplc="3FBEB3D2">
      <w:start w:val="1"/>
      <w:numFmt w:val="upperLetter"/>
      <w:lvlText w:val="%2."/>
      <w:lvlJc w:val="left"/>
      <w:pPr>
        <w:ind w:left="92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3075" w:hanging="180"/>
      </w:pPr>
    </w:lvl>
    <w:lvl w:ilvl="3" w:tplc="0421000F" w:tentative="1">
      <w:start w:val="1"/>
      <w:numFmt w:val="decimal"/>
      <w:lvlText w:val="%4."/>
      <w:lvlJc w:val="left"/>
      <w:pPr>
        <w:ind w:left="3795" w:hanging="360"/>
      </w:pPr>
    </w:lvl>
    <w:lvl w:ilvl="4" w:tplc="04210019" w:tentative="1">
      <w:start w:val="1"/>
      <w:numFmt w:val="lowerLetter"/>
      <w:lvlText w:val="%5."/>
      <w:lvlJc w:val="left"/>
      <w:pPr>
        <w:ind w:left="4515" w:hanging="360"/>
      </w:pPr>
    </w:lvl>
    <w:lvl w:ilvl="5" w:tplc="0421001B" w:tentative="1">
      <w:start w:val="1"/>
      <w:numFmt w:val="lowerRoman"/>
      <w:lvlText w:val="%6."/>
      <w:lvlJc w:val="right"/>
      <w:pPr>
        <w:ind w:left="5235" w:hanging="180"/>
      </w:pPr>
    </w:lvl>
    <w:lvl w:ilvl="6" w:tplc="0421000F" w:tentative="1">
      <w:start w:val="1"/>
      <w:numFmt w:val="decimal"/>
      <w:lvlText w:val="%7."/>
      <w:lvlJc w:val="left"/>
      <w:pPr>
        <w:ind w:left="5955" w:hanging="360"/>
      </w:pPr>
    </w:lvl>
    <w:lvl w:ilvl="7" w:tplc="04210019" w:tentative="1">
      <w:start w:val="1"/>
      <w:numFmt w:val="lowerLetter"/>
      <w:lvlText w:val="%8."/>
      <w:lvlJc w:val="left"/>
      <w:pPr>
        <w:ind w:left="6675" w:hanging="360"/>
      </w:pPr>
    </w:lvl>
    <w:lvl w:ilvl="8" w:tplc="0421001B" w:tentative="1">
      <w:start w:val="1"/>
      <w:numFmt w:val="lowerRoman"/>
      <w:lvlText w:val="%9."/>
      <w:lvlJc w:val="right"/>
      <w:pPr>
        <w:ind w:left="7395" w:hanging="180"/>
      </w:pPr>
    </w:lvl>
  </w:abstractNum>
  <w:abstractNum w:abstractNumId="3" w15:restartNumberingAfterBreak="0">
    <w:nsid w:val="0BAF6D20"/>
    <w:multiLevelType w:val="multilevel"/>
    <w:tmpl w:val="C4382B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FAC6CE7"/>
    <w:multiLevelType w:val="multilevel"/>
    <w:tmpl w:val="8E443B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5"/>
      <w:numFmt w:val="decimal"/>
      <w:isLgl/>
      <w:lvlText w:val="%1.%2.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150C1A2D"/>
    <w:multiLevelType w:val="hybridMultilevel"/>
    <w:tmpl w:val="4F80708E"/>
    <w:lvl w:ilvl="0" w:tplc="9F143D8A">
      <w:start w:val="1"/>
      <w:numFmt w:val="lowerLetter"/>
      <w:lvlText w:val="%1."/>
      <w:lvlJc w:val="left"/>
      <w:pPr>
        <w:ind w:left="1069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17C10A58"/>
    <w:multiLevelType w:val="hybridMultilevel"/>
    <w:tmpl w:val="34142AB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1C624F16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7B218C"/>
    <w:multiLevelType w:val="hybridMultilevel"/>
    <w:tmpl w:val="C722ED2A"/>
    <w:lvl w:ilvl="0" w:tplc="1EF053C6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 w:tplc="43522396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B013B2C"/>
    <w:multiLevelType w:val="hybridMultilevel"/>
    <w:tmpl w:val="CBACFD88"/>
    <w:lvl w:ilvl="0" w:tplc="08090019">
      <w:start w:val="1"/>
      <w:numFmt w:val="lowerLetter"/>
      <w:lvlText w:val="%1."/>
      <w:lvlJc w:val="left"/>
      <w:pPr>
        <w:ind w:left="1070" w:hanging="360"/>
      </w:pPr>
    </w:lvl>
    <w:lvl w:ilvl="1" w:tplc="08090019" w:tentative="1">
      <w:start w:val="1"/>
      <w:numFmt w:val="lowerLetter"/>
      <w:lvlText w:val="%2."/>
      <w:lvlJc w:val="left"/>
      <w:pPr>
        <w:ind w:left="2433" w:hanging="360"/>
      </w:pPr>
    </w:lvl>
    <w:lvl w:ilvl="2" w:tplc="0809001B" w:tentative="1">
      <w:start w:val="1"/>
      <w:numFmt w:val="lowerRoman"/>
      <w:lvlText w:val="%3."/>
      <w:lvlJc w:val="right"/>
      <w:pPr>
        <w:ind w:left="3153" w:hanging="180"/>
      </w:pPr>
    </w:lvl>
    <w:lvl w:ilvl="3" w:tplc="0809000F" w:tentative="1">
      <w:start w:val="1"/>
      <w:numFmt w:val="decimal"/>
      <w:lvlText w:val="%4."/>
      <w:lvlJc w:val="left"/>
      <w:pPr>
        <w:ind w:left="3873" w:hanging="360"/>
      </w:pPr>
    </w:lvl>
    <w:lvl w:ilvl="4" w:tplc="08090019" w:tentative="1">
      <w:start w:val="1"/>
      <w:numFmt w:val="lowerLetter"/>
      <w:lvlText w:val="%5."/>
      <w:lvlJc w:val="left"/>
      <w:pPr>
        <w:ind w:left="4593" w:hanging="360"/>
      </w:pPr>
    </w:lvl>
    <w:lvl w:ilvl="5" w:tplc="0809001B" w:tentative="1">
      <w:start w:val="1"/>
      <w:numFmt w:val="lowerRoman"/>
      <w:lvlText w:val="%6."/>
      <w:lvlJc w:val="right"/>
      <w:pPr>
        <w:ind w:left="5313" w:hanging="180"/>
      </w:pPr>
    </w:lvl>
    <w:lvl w:ilvl="6" w:tplc="0809000F" w:tentative="1">
      <w:start w:val="1"/>
      <w:numFmt w:val="decimal"/>
      <w:lvlText w:val="%7."/>
      <w:lvlJc w:val="left"/>
      <w:pPr>
        <w:ind w:left="6033" w:hanging="360"/>
      </w:pPr>
    </w:lvl>
    <w:lvl w:ilvl="7" w:tplc="08090019" w:tentative="1">
      <w:start w:val="1"/>
      <w:numFmt w:val="lowerLetter"/>
      <w:lvlText w:val="%8."/>
      <w:lvlJc w:val="left"/>
      <w:pPr>
        <w:ind w:left="6753" w:hanging="360"/>
      </w:pPr>
    </w:lvl>
    <w:lvl w:ilvl="8" w:tplc="0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9" w15:restartNumberingAfterBreak="0">
    <w:nsid w:val="1B33232D"/>
    <w:multiLevelType w:val="hybridMultilevel"/>
    <w:tmpl w:val="49C0D88C"/>
    <w:lvl w:ilvl="0" w:tplc="04210017">
      <w:start w:val="1"/>
      <w:numFmt w:val="lowerLetter"/>
      <w:lvlText w:val="%1)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B8D212D"/>
    <w:multiLevelType w:val="hybridMultilevel"/>
    <w:tmpl w:val="FECA206E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DFB4F43"/>
    <w:multiLevelType w:val="hybridMultilevel"/>
    <w:tmpl w:val="15223100"/>
    <w:lvl w:ilvl="0" w:tplc="0421000F">
      <w:start w:val="1"/>
      <w:numFmt w:val="decimal"/>
      <w:lvlText w:val="%1."/>
      <w:lvlJc w:val="left"/>
      <w:pPr>
        <w:ind w:left="1364" w:hanging="360"/>
      </w:pPr>
    </w:lvl>
    <w:lvl w:ilvl="1" w:tplc="0421000F">
      <w:start w:val="1"/>
      <w:numFmt w:val="decimal"/>
      <w:lvlText w:val="%2."/>
      <w:lvlJc w:val="left"/>
      <w:pPr>
        <w:ind w:left="785" w:hanging="360"/>
      </w:pPr>
    </w:lvl>
    <w:lvl w:ilvl="2" w:tplc="0421001B" w:tentative="1">
      <w:start w:val="1"/>
      <w:numFmt w:val="lowerRoman"/>
      <w:lvlText w:val="%3."/>
      <w:lvlJc w:val="right"/>
      <w:pPr>
        <w:ind w:left="2804" w:hanging="180"/>
      </w:pPr>
    </w:lvl>
    <w:lvl w:ilvl="3" w:tplc="0421000F" w:tentative="1">
      <w:start w:val="1"/>
      <w:numFmt w:val="decimal"/>
      <w:lvlText w:val="%4."/>
      <w:lvlJc w:val="left"/>
      <w:pPr>
        <w:ind w:left="3524" w:hanging="360"/>
      </w:pPr>
    </w:lvl>
    <w:lvl w:ilvl="4" w:tplc="04210019" w:tentative="1">
      <w:start w:val="1"/>
      <w:numFmt w:val="lowerLetter"/>
      <w:lvlText w:val="%5."/>
      <w:lvlJc w:val="left"/>
      <w:pPr>
        <w:ind w:left="4244" w:hanging="360"/>
      </w:pPr>
    </w:lvl>
    <w:lvl w:ilvl="5" w:tplc="0421001B" w:tentative="1">
      <w:start w:val="1"/>
      <w:numFmt w:val="lowerRoman"/>
      <w:lvlText w:val="%6."/>
      <w:lvlJc w:val="right"/>
      <w:pPr>
        <w:ind w:left="4964" w:hanging="180"/>
      </w:pPr>
    </w:lvl>
    <w:lvl w:ilvl="6" w:tplc="0421000F" w:tentative="1">
      <w:start w:val="1"/>
      <w:numFmt w:val="decimal"/>
      <w:lvlText w:val="%7."/>
      <w:lvlJc w:val="left"/>
      <w:pPr>
        <w:ind w:left="5684" w:hanging="360"/>
      </w:pPr>
    </w:lvl>
    <w:lvl w:ilvl="7" w:tplc="04210019" w:tentative="1">
      <w:start w:val="1"/>
      <w:numFmt w:val="lowerLetter"/>
      <w:lvlText w:val="%8."/>
      <w:lvlJc w:val="left"/>
      <w:pPr>
        <w:ind w:left="6404" w:hanging="360"/>
      </w:pPr>
    </w:lvl>
    <w:lvl w:ilvl="8" w:tplc="0421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2" w15:restartNumberingAfterBreak="0">
    <w:nsid w:val="1F873C91"/>
    <w:multiLevelType w:val="hybridMultilevel"/>
    <w:tmpl w:val="A32C7188"/>
    <w:lvl w:ilvl="0" w:tplc="4666428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22D801E9"/>
    <w:multiLevelType w:val="hybridMultilevel"/>
    <w:tmpl w:val="CBACFD88"/>
    <w:lvl w:ilvl="0" w:tplc="08090019">
      <w:start w:val="1"/>
      <w:numFmt w:val="lowerLetter"/>
      <w:lvlText w:val="%1."/>
      <w:lvlJc w:val="left"/>
      <w:pPr>
        <w:ind w:left="1713" w:hanging="360"/>
      </w:pPr>
    </w:lvl>
    <w:lvl w:ilvl="1" w:tplc="08090019" w:tentative="1">
      <w:start w:val="1"/>
      <w:numFmt w:val="lowerLetter"/>
      <w:lvlText w:val="%2."/>
      <w:lvlJc w:val="left"/>
      <w:pPr>
        <w:ind w:left="2433" w:hanging="360"/>
      </w:pPr>
    </w:lvl>
    <w:lvl w:ilvl="2" w:tplc="0809001B" w:tentative="1">
      <w:start w:val="1"/>
      <w:numFmt w:val="lowerRoman"/>
      <w:lvlText w:val="%3."/>
      <w:lvlJc w:val="right"/>
      <w:pPr>
        <w:ind w:left="3153" w:hanging="180"/>
      </w:pPr>
    </w:lvl>
    <w:lvl w:ilvl="3" w:tplc="0809000F" w:tentative="1">
      <w:start w:val="1"/>
      <w:numFmt w:val="decimal"/>
      <w:lvlText w:val="%4."/>
      <w:lvlJc w:val="left"/>
      <w:pPr>
        <w:ind w:left="3873" w:hanging="360"/>
      </w:pPr>
    </w:lvl>
    <w:lvl w:ilvl="4" w:tplc="08090019" w:tentative="1">
      <w:start w:val="1"/>
      <w:numFmt w:val="lowerLetter"/>
      <w:lvlText w:val="%5."/>
      <w:lvlJc w:val="left"/>
      <w:pPr>
        <w:ind w:left="4593" w:hanging="360"/>
      </w:pPr>
    </w:lvl>
    <w:lvl w:ilvl="5" w:tplc="0809001B" w:tentative="1">
      <w:start w:val="1"/>
      <w:numFmt w:val="lowerRoman"/>
      <w:lvlText w:val="%6."/>
      <w:lvlJc w:val="right"/>
      <w:pPr>
        <w:ind w:left="5313" w:hanging="180"/>
      </w:pPr>
    </w:lvl>
    <w:lvl w:ilvl="6" w:tplc="0809000F" w:tentative="1">
      <w:start w:val="1"/>
      <w:numFmt w:val="decimal"/>
      <w:lvlText w:val="%7."/>
      <w:lvlJc w:val="left"/>
      <w:pPr>
        <w:ind w:left="6033" w:hanging="360"/>
      </w:pPr>
    </w:lvl>
    <w:lvl w:ilvl="7" w:tplc="08090019" w:tentative="1">
      <w:start w:val="1"/>
      <w:numFmt w:val="lowerLetter"/>
      <w:lvlText w:val="%8."/>
      <w:lvlJc w:val="left"/>
      <w:pPr>
        <w:ind w:left="6753" w:hanging="360"/>
      </w:pPr>
    </w:lvl>
    <w:lvl w:ilvl="8" w:tplc="0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4" w15:restartNumberingAfterBreak="0">
    <w:nsid w:val="240D3988"/>
    <w:multiLevelType w:val="hybridMultilevel"/>
    <w:tmpl w:val="B7B06D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54E6168"/>
    <w:multiLevelType w:val="hybridMultilevel"/>
    <w:tmpl w:val="3E6E6454"/>
    <w:lvl w:ilvl="0" w:tplc="04210019">
      <w:start w:val="1"/>
      <w:numFmt w:val="lowerLetter"/>
      <w:lvlText w:val="%1."/>
      <w:lvlJc w:val="left"/>
      <w:pPr>
        <w:ind w:left="502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3A0C08"/>
    <w:multiLevelType w:val="hybridMultilevel"/>
    <w:tmpl w:val="631CB444"/>
    <w:lvl w:ilvl="0" w:tplc="04210019">
      <w:start w:val="1"/>
      <w:numFmt w:val="lowerLetter"/>
      <w:lvlText w:val="%1."/>
      <w:lvlJc w:val="left"/>
      <w:pPr>
        <w:ind w:left="502" w:hanging="360"/>
      </w:pPr>
    </w:lvl>
    <w:lvl w:ilvl="1" w:tplc="04210019" w:tentative="1">
      <w:start w:val="1"/>
      <w:numFmt w:val="lowerLetter"/>
      <w:lvlText w:val="%2."/>
      <w:lvlJc w:val="left"/>
      <w:pPr>
        <w:ind w:left="1222" w:hanging="360"/>
      </w:pPr>
    </w:lvl>
    <w:lvl w:ilvl="2" w:tplc="0421001B" w:tentative="1">
      <w:start w:val="1"/>
      <w:numFmt w:val="lowerRoman"/>
      <w:lvlText w:val="%3."/>
      <w:lvlJc w:val="right"/>
      <w:pPr>
        <w:ind w:left="1942" w:hanging="180"/>
      </w:pPr>
    </w:lvl>
    <w:lvl w:ilvl="3" w:tplc="0421000F" w:tentative="1">
      <w:start w:val="1"/>
      <w:numFmt w:val="decimal"/>
      <w:lvlText w:val="%4."/>
      <w:lvlJc w:val="left"/>
      <w:pPr>
        <w:ind w:left="2662" w:hanging="360"/>
      </w:pPr>
    </w:lvl>
    <w:lvl w:ilvl="4" w:tplc="04210019" w:tentative="1">
      <w:start w:val="1"/>
      <w:numFmt w:val="lowerLetter"/>
      <w:lvlText w:val="%5."/>
      <w:lvlJc w:val="left"/>
      <w:pPr>
        <w:ind w:left="3382" w:hanging="360"/>
      </w:pPr>
    </w:lvl>
    <w:lvl w:ilvl="5" w:tplc="0421001B" w:tentative="1">
      <w:start w:val="1"/>
      <w:numFmt w:val="lowerRoman"/>
      <w:lvlText w:val="%6."/>
      <w:lvlJc w:val="right"/>
      <w:pPr>
        <w:ind w:left="4102" w:hanging="180"/>
      </w:p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7" w15:restartNumberingAfterBreak="0">
    <w:nsid w:val="27CA276B"/>
    <w:multiLevelType w:val="hybridMultilevel"/>
    <w:tmpl w:val="D2CEC00E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2A581F3E"/>
    <w:multiLevelType w:val="hybridMultilevel"/>
    <w:tmpl w:val="645ED30E"/>
    <w:lvl w:ilvl="0" w:tplc="8E584B72">
      <w:start w:val="1"/>
      <w:numFmt w:val="decimal"/>
      <w:lvlText w:val="4. 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2BAC10C4"/>
    <w:multiLevelType w:val="hybridMultilevel"/>
    <w:tmpl w:val="9FD8A27C"/>
    <w:lvl w:ilvl="0" w:tplc="0E74DD66">
      <w:start w:val="2"/>
      <w:numFmt w:val="decimal"/>
      <w:lvlText w:val="5.%1"/>
      <w:lvlJc w:val="left"/>
      <w:pPr>
        <w:ind w:left="360" w:hanging="360"/>
      </w:pPr>
      <w:rPr>
        <w:rFonts w:hint="default"/>
        <w:b/>
        <w:i w:val="0"/>
        <w:color w:val="000000" w:themeColor="text1"/>
        <w:sz w:val="24"/>
      </w:rPr>
    </w:lvl>
    <w:lvl w:ilvl="1" w:tplc="9F46E58C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D1B103C"/>
    <w:multiLevelType w:val="hybridMultilevel"/>
    <w:tmpl w:val="0284C2F6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2D217ABE"/>
    <w:multiLevelType w:val="hybridMultilevel"/>
    <w:tmpl w:val="B15C831A"/>
    <w:lvl w:ilvl="0" w:tplc="25162B52">
      <w:start w:val="1"/>
      <w:numFmt w:val="decimal"/>
      <w:lvlText w:val="5.2.%1"/>
      <w:lvlJc w:val="left"/>
      <w:pPr>
        <w:ind w:left="360" w:hanging="360"/>
      </w:pPr>
      <w:rPr>
        <w:rFonts w:ascii="Times New Roman" w:hAnsi="Times New Roman" w:cs="Times New Roman" w:hint="default"/>
        <w:b w:val="0"/>
        <w:bCs/>
        <w:i w:val="0"/>
        <w:color w:val="000000" w:themeColor="text1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E3F68B3"/>
    <w:multiLevelType w:val="hybridMultilevel"/>
    <w:tmpl w:val="ADFAEBFE"/>
    <w:lvl w:ilvl="0" w:tplc="9B9893FC">
      <w:start w:val="1"/>
      <w:numFmt w:val="decimal"/>
      <w:lvlText w:val="4.2.%1"/>
      <w:lvlJc w:val="left"/>
      <w:pPr>
        <w:ind w:left="360" w:hanging="360"/>
      </w:pPr>
      <w:rPr>
        <w:rFonts w:ascii="Times New Roman" w:hAnsi="Times New Roman" w:cs="Times New Roman" w:hint="default"/>
        <w:b w:val="0"/>
        <w:bCs/>
        <w:i w:val="0"/>
        <w:color w:val="000000" w:themeColor="text1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31B81873"/>
    <w:multiLevelType w:val="multilevel"/>
    <w:tmpl w:val="32983B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24" w15:restartNumberingAfterBreak="0">
    <w:nsid w:val="32511AA1"/>
    <w:multiLevelType w:val="hybridMultilevel"/>
    <w:tmpl w:val="B4886892"/>
    <w:lvl w:ilvl="0" w:tplc="04210019">
      <w:start w:val="1"/>
      <w:numFmt w:val="lowerLetter"/>
      <w:lvlText w:val="%1."/>
      <w:lvlJc w:val="left"/>
      <w:pPr>
        <w:ind w:left="785" w:hanging="360"/>
      </w:p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5" w15:restartNumberingAfterBreak="0">
    <w:nsid w:val="33754F07"/>
    <w:multiLevelType w:val="hybridMultilevel"/>
    <w:tmpl w:val="38580B64"/>
    <w:lvl w:ilvl="0" w:tplc="04210019">
      <w:start w:val="1"/>
      <w:numFmt w:val="lowerLetter"/>
      <w:lvlText w:val="%1."/>
      <w:lvlJc w:val="left"/>
      <w:pPr>
        <w:ind w:left="1352" w:hanging="360"/>
      </w:pPr>
    </w:lvl>
    <w:lvl w:ilvl="1" w:tplc="04210019" w:tentative="1">
      <w:start w:val="1"/>
      <w:numFmt w:val="lowerLetter"/>
      <w:lvlText w:val="%2."/>
      <w:lvlJc w:val="left"/>
      <w:pPr>
        <w:ind w:left="2072" w:hanging="360"/>
      </w:pPr>
    </w:lvl>
    <w:lvl w:ilvl="2" w:tplc="0421001B" w:tentative="1">
      <w:start w:val="1"/>
      <w:numFmt w:val="lowerRoman"/>
      <w:lvlText w:val="%3."/>
      <w:lvlJc w:val="right"/>
      <w:pPr>
        <w:ind w:left="2792" w:hanging="180"/>
      </w:pPr>
    </w:lvl>
    <w:lvl w:ilvl="3" w:tplc="0421000F" w:tentative="1">
      <w:start w:val="1"/>
      <w:numFmt w:val="decimal"/>
      <w:lvlText w:val="%4."/>
      <w:lvlJc w:val="left"/>
      <w:pPr>
        <w:ind w:left="3512" w:hanging="360"/>
      </w:pPr>
    </w:lvl>
    <w:lvl w:ilvl="4" w:tplc="04210019" w:tentative="1">
      <w:start w:val="1"/>
      <w:numFmt w:val="lowerLetter"/>
      <w:lvlText w:val="%5."/>
      <w:lvlJc w:val="left"/>
      <w:pPr>
        <w:ind w:left="4232" w:hanging="360"/>
      </w:pPr>
    </w:lvl>
    <w:lvl w:ilvl="5" w:tplc="0421001B" w:tentative="1">
      <w:start w:val="1"/>
      <w:numFmt w:val="lowerRoman"/>
      <w:lvlText w:val="%6."/>
      <w:lvlJc w:val="right"/>
      <w:pPr>
        <w:ind w:left="4952" w:hanging="180"/>
      </w:pPr>
    </w:lvl>
    <w:lvl w:ilvl="6" w:tplc="0421000F" w:tentative="1">
      <w:start w:val="1"/>
      <w:numFmt w:val="decimal"/>
      <w:lvlText w:val="%7."/>
      <w:lvlJc w:val="left"/>
      <w:pPr>
        <w:ind w:left="5672" w:hanging="360"/>
      </w:pPr>
    </w:lvl>
    <w:lvl w:ilvl="7" w:tplc="04210019" w:tentative="1">
      <w:start w:val="1"/>
      <w:numFmt w:val="lowerLetter"/>
      <w:lvlText w:val="%8."/>
      <w:lvlJc w:val="left"/>
      <w:pPr>
        <w:ind w:left="6392" w:hanging="360"/>
      </w:pPr>
    </w:lvl>
    <w:lvl w:ilvl="8" w:tplc="0421001B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26" w15:restartNumberingAfterBreak="0">
    <w:nsid w:val="37021023"/>
    <w:multiLevelType w:val="multilevel"/>
    <w:tmpl w:val="674664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391D3B88"/>
    <w:multiLevelType w:val="hybridMultilevel"/>
    <w:tmpl w:val="2C062B26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3BA55CC2"/>
    <w:multiLevelType w:val="hybridMultilevel"/>
    <w:tmpl w:val="B2F87784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3D3F4B31"/>
    <w:multiLevelType w:val="hybridMultilevel"/>
    <w:tmpl w:val="A71AFE42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42EA5EE8"/>
    <w:multiLevelType w:val="hybridMultilevel"/>
    <w:tmpl w:val="6F92D8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2EB7A4F"/>
    <w:multiLevelType w:val="hybridMultilevel"/>
    <w:tmpl w:val="230E2972"/>
    <w:lvl w:ilvl="0" w:tplc="FA88B982">
      <w:start w:val="2"/>
      <w:numFmt w:val="decimal"/>
      <w:lvlText w:val="5.%1"/>
      <w:lvlJc w:val="left"/>
      <w:pPr>
        <w:ind w:left="720" w:hanging="360"/>
      </w:pPr>
      <w:rPr>
        <w:rFonts w:hint="default"/>
        <w:b/>
        <w:i w:val="0"/>
        <w:color w:val="000000" w:themeColor="text1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50B70A2"/>
    <w:multiLevelType w:val="hybridMultilevel"/>
    <w:tmpl w:val="F2E49618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450D546F"/>
    <w:multiLevelType w:val="hybridMultilevel"/>
    <w:tmpl w:val="E99C9602"/>
    <w:lvl w:ilvl="0" w:tplc="04210011">
      <w:start w:val="1"/>
      <w:numFmt w:val="decimal"/>
      <w:lvlText w:val="%1)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 w15:restartNumberingAfterBreak="0">
    <w:nsid w:val="46434184"/>
    <w:multiLevelType w:val="hybridMultilevel"/>
    <w:tmpl w:val="6F64E276"/>
    <w:lvl w:ilvl="0" w:tplc="525C1CBC">
      <w:start w:val="1"/>
      <w:numFmt w:val="decimal"/>
      <w:lvlText w:val="5.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475E3145"/>
    <w:multiLevelType w:val="hybridMultilevel"/>
    <w:tmpl w:val="DFB825E4"/>
    <w:lvl w:ilvl="0" w:tplc="061EF15A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AA26AFB"/>
    <w:multiLevelType w:val="multilevel"/>
    <w:tmpl w:val="F3FA3F2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7" w15:restartNumberingAfterBreak="0">
    <w:nsid w:val="4B71722B"/>
    <w:multiLevelType w:val="hybridMultilevel"/>
    <w:tmpl w:val="03E276D4"/>
    <w:lvl w:ilvl="0" w:tplc="94FE685E">
      <w:start w:val="1"/>
      <w:numFmt w:val="decimal"/>
      <w:lvlText w:val="5.%1"/>
      <w:lvlJc w:val="left"/>
      <w:pPr>
        <w:ind w:left="720" w:hanging="360"/>
      </w:pPr>
      <w:rPr>
        <w:rFonts w:hint="default"/>
        <w:b/>
        <w:i w:val="0"/>
        <w:color w:val="000000" w:themeColor="text1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C366CD9"/>
    <w:multiLevelType w:val="hybridMultilevel"/>
    <w:tmpl w:val="37C035AC"/>
    <w:lvl w:ilvl="0" w:tplc="04090019">
      <w:start w:val="1"/>
      <w:numFmt w:val="lowerLetter"/>
      <w:lvlText w:val="%1."/>
      <w:lvlJc w:val="left"/>
      <w:pPr>
        <w:ind w:left="5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1" w:hanging="360"/>
      </w:pPr>
    </w:lvl>
    <w:lvl w:ilvl="2" w:tplc="0409001B" w:tentative="1">
      <w:start w:val="1"/>
      <w:numFmt w:val="lowerRoman"/>
      <w:lvlText w:val="%3."/>
      <w:lvlJc w:val="right"/>
      <w:pPr>
        <w:ind w:left="1941" w:hanging="180"/>
      </w:pPr>
    </w:lvl>
    <w:lvl w:ilvl="3" w:tplc="0409000F" w:tentative="1">
      <w:start w:val="1"/>
      <w:numFmt w:val="decimal"/>
      <w:lvlText w:val="%4."/>
      <w:lvlJc w:val="left"/>
      <w:pPr>
        <w:ind w:left="2661" w:hanging="360"/>
      </w:pPr>
    </w:lvl>
    <w:lvl w:ilvl="4" w:tplc="04090019" w:tentative="1">
      <w:start w:val="1"/>
      <w:numFmt w:val="lowerLetter"/>
      <w:lvlText w:val="%5."/>
      <w:lvlJc w:val="left"/>
      <w:pPr>
        <w:ind w:left="3381" w:hanging="360"/>
      </w:pPr>
    </w:lvl>
    <w:lvl w:ilvl="5" w:tplc="0409001B" w:tentative="1">
      <w:start w:val="1"/>
      <w:numFmt w:val="lowerRoman"/>
      <w:lvlText w:val="%6."/>
      <w:lvlJc w:val="right"/>
      <w:pPr>
        <w:ind w:left="4101" w:hanging="180"/>
      </w:pPr>
    </w:lvl>
    <w:lvl w:ilvl="6" w:tplc="0409000F" w:tentative="1">
      <w:start w:val="1"/>
      <w:numFmt w:val="decimal"/>
      <w:lvlText w:val="%7."/>
      <w:lvlJc w:val="left"/>
      <w:pPr>
        <w:ind w:left="4821" w:hanging="360"/>
      </w:pPr>
    </w:lvl>
    <w:lvl w:ilvl="7" w:tplc="04090019" w:tentative="1">
      <w:start w:val="1"/>
      <w:numFmt w:val="lowerLetter"/>
      <w:lvlText w:val="%8."/>
      <w:lvlJc w:val="left"/>
      <w:pPr>
        <w:ind w:left="5541" w:hanging="360"/>
      </w:pPr>
    </w:lvl>
    <w:lvl w:ilvl="8" w:tplc="0409001B" w:tentative="1">
      <w:start w:val="1"/>
      <w:numFmt w:val="lowerRoman"/>
      <w:lvlText w:val="%9."/>
      <w:lvlJc w:val="right"/>
      <w:pPr>
        <w:ind w:left="6261" w:hanging="180"/>
      </w:pPr>
    </w:lvl>
  </w:abstractNum>
  <w:abstractNum w:abstractNumId="39" w15:restartNumberingAfterBreak="0">
    <w:nsid w:val="4C6C2356"/>
    <w:multiLevelType w:val="hybridMultilevel"/>
    <w:tmpl w:val="D85E1F36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3291726"/>
    <w:multiLevelType w:val="hybridMultilevel"/>
    <w:tmpl w:val="B518EE1E"/>
    <w:lvl w:ilvl="0" w:tplc="9322222C">
      <w:start w:val="1"/>
      <w:numFmt w:val="decimal"/>
      <w:lvlText w:val="%1."/>
      <w:lvlJc w:val="left"/>
      <w:pPr>
        <w:ind w:left="360" w:hanging="360"/>
      </w:pPr>
      <w:rPr>
        <w:rFonts w:cstheme="minorBidi" w:hint="default"/>
      </w:rPr>
    </w:lvl>
    <w:lvl w:ilvl="1" w:tplc="8C32E978">
      <w:start w:val="1"/>
      <w:numFmt w:val="lowerLetter"/>
      <w:lvlText w:val="%2."/>
      <w:lvlJc w:val="left"/>
      <w:pPr>
        <w:ind w:left="501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5B230D59"/>
    <w:multiLevelType w:val="hybridMultilevel"/>
    <w:tmpl w:val="6AC0E15A"/>
    <w:lvl w:ilvl="0" w:tplc="04210011">
      <w:start w:val="1"/>
      <w:numFmt w:val="decimal"/>
      <w:lvlText w:val="%1)"/>
      <w:lvlJc w:val="left"/>
      <w:pPr>
        <w:ind w:left="927" w:hanging="360"/>
      </w:p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2" w15:restartNumberingAfterBreak="0">
    <w:nsid w:val="5B701FD1"/>
    <w:multiLevelType w:val="hybridMultilevel"/>
    <w:tmpl w:val="685AC68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5B8B1B3F"/>
    <w:multiLevelType w:val="hybridMultilevel"/>
    <w:tmpl w:val="AAEA67D0"/>
    <w:lvl w:ilvl="0" w:tplc="94FE685E">
      <w:start w:val="1"/>
      <w:numFmt w:val="decimal"/>
      <w:lvlText w:val="5.%1"/>
      <w:lvlJc w:val="left"/>
      <w:pPr>
        <w:ind w:left="360" w:hanging="360"/>
      </w:pPr>
      <w:rPr>
        <w:rFonts w:hint="default"/>
        <w:b/>
        <w:i w:val="0"/>
        <w:color w:val="000000" w:themeColor="text1"/>
        <w:sz w:val="24"/>
      </w:rPr>
    </w:lvl>
    <w:lvl w:ilvl="1" w:tplc="FF364D94">
      <w:start w:val="1"/>
      <w:numFmt w:val="decimal"/>
      <w:lvlText w:val="%2."/>
      <w:lvlJc w:val="left"/>
      <w:pPr>
        <w:ind w:left="360" w:hanging="360"/>
      </w:pPr>
      <w:rPr>
        <w:rFonts w:cs="Times New Roman" w:hint="default"/>
      </w:r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5FDB25E8"/>
    <w:multiLevelType w:val="multilevel"/>
    <w:tmpl w:val="36941426"/>
    <w:lvl w:ilvl="0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870" w:hanging="600"/>
      </w:pPr>
      <w:rPr>
        <w:rFonts w:hint="default"/>
      </w:rPr>
    </w:lvl>
    <w:lvl w:ilvl="2">
      <w:start w:val="1"/>
      <w:numFmt w:val="decimal"/>
      <w:lvlText w:val="5.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99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5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5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1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1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70" w:hanging="1800"/>
      </w:pPr>
      <w:rPr>
        <w:rFonts w:hint="default"/>
      </w:rPr>
    </w:lvl>
  </w:abstractNum>
  <w:abstractNum w:abstractNumId="45" w15:restartNumberingAfterBreak="0">
    <w:nsid w:val="604C177A"/>
    <w:multiLevelType w:val="hybridMultilevel"/>
    <w:tmpl w:val="231AEC28"/>
    <w:lvl w:ilvl="0" w:tplc="04210019">
      <w:start w:val="1"/>
      <w:numFmt w:val="lowerLetter"/>
      <w:lvlText w:val="%1."/>
      <w:lvlJc w:val="left"/>
      <w:pPr>
        <w:ind w:left="785" w:hanging="360"/>
      </w:pPr>
    </w:lvl>
    <w:lvl w:ilvl="1" w:tplc="57467436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46" w15:restartNumberingAfterBreak="0">
    <w:nsid w:val="62F75F26"/>
    <w:multiLevelType w:val="hybridMultilevel"/>
    <w:tmpl w:val="A9B071F0"/>
    <w:lvl w:ilvl="0" w:tplc="0409000F">
      <w:start w:val="1"/>
      <w:numFmt w:val="decimal"/>
      <w:lvlText w:val="%1."/>
      <w:lvlJc w:val="left"/>
      <w:pPr>
        <w:ind w:left="1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873" w:hanging="360"/>
      </w:pPr>
    </w:lvl>
    <w:lvl w:ilvl="2" w:tplc="0409001B" w:tentative="1">
      <w:start w:val="1"/>
      <w:numFmt w:val="lowerRoman"/>
      <w:lvlText w:val="%3."/>
      <w:lvlJc w:val="right"/>
      <w:pPr>
        <w:ind w:left="1593" w:hanging="180"/>
      </w:pPr>
    </w:lvl>
    <w:lvl w:ilvl="3" w:tplc="0409000F" w:tentative="1">
      <w:start w:val="1"/>
      <w:numFmt w:val="decimal"/>
      <w:lvlText w:val="%4."/>
      <w:lvlJc w:val="left"/>
      <w:pPr>
        <w:ind w:left="2313" w:hanging="360"/>
      </w:pPr>
    </w:lvl>
    <w:lvl w:ilvl="4" w:tplc="04090019" w:tentative="1">
      <w:start w:val="1"/>
      <w:numFmt w:val="lowerLetter"/>
      <w:lvlText w:val="%5."/>
      <w:lvlJc w:val="left"/>
      <w:pPr>
        <w:ind w:left="3033" w:hanging="360"/>
      </w:pPr>
    </w:lvl>
    <w:lvl w:ilvl="5" w:tplc="0409001B" w:tentative="1">
      <w:start w:val="1"/>
      <w:numFmt w:val="lowerRoman"/>
      <w:lvlText w:val="%6."/>
      <w:lvlJc w:val="right"/>
      <w:pPr>
        <w:ind w:left="3753" w:hanging="180"/>
      </w:pPr>
    </w:lvl>
    <w:lvl w:ilvl="6" w:tplc="0409000F" w:tentative="1">
      <w:start w:val="1"/>
      <w:numFmt w:val="decimal"/>
      <w:lvlText w:val="%7."/>
      <w:lvlJc w:val="left"/>
      <w:pPr>
        <w:ind w:left="4473" w:hanging="360"/>
      </w:pPr>
    </w:lvl>
    <w:lvl w:ilvl="7" w:tplc="04090019" w:tentative="1">
      <w:start w:val="1"/>
      <w:numFmt w:val="lowerLetter"/>
      <w:lvlText w:val="%8."/>
      <w:lvlJc w:val="left"/>
      <w:pPr>
        <w:ind w:left="5193" w:hanging="360"/>
      </w:pPr>
    </w:lvl>
    <w:lvl w:ilvl="8" w:tplc="0409001B" w:tentative="1">
      <w:start w:val="1"/>
      <w:numFmt w:val="lowerRoman"/>
      <w:lvlText w:val="%9."/>
      <w:lvlJc w:val="right"/>
      <w:pPr>
        <w:ind w:left="5913" w:hanging="180"/>
      </w:pPr>
    </w:lvl>
  </w:abstractNum>
  <w:abstractNum w:abstractNumId="47" w15:restartNumberingAfterBreak="0">
    <w:nsid w:val="6598444E"/>
    <w:multiLevelType w:val="hybridMultilevel"/>
    <w:tmpl w:val="36909D3C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66FA4ED3"/>
    <w:multiLevelType w:val="hybridMultilevel"/>
    <w:tmpl w:val="8F3424A6"/>
    <w:lvl w:ilvl="0" w:tplc="04210017">
      <w:start w:val="1"/>
      <w:numFmt w:val="lowerLetter"/>
      <w:lvlText w:val="%1)"/>
      <w:lvlJc w:val="left"/>
      <w:pPr>
        <w:ind w:left="927" w:hanging="360"/>
      </w:p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9" w15:restartNumberingAfterBreak="0">
    <w:nsid w:val="677417E4"/>
    <w:multiLevelType w:val="hybridMultilevel"/>
    <w:tmpl w:val="741CC408"/>
    <w:lvl w:ilvl="0" w:tplc="FFFFFFFF">
      <w:start w:val="1"/>
      <w:numFmt w:val="decimal"/>
      <w:lvlText w:val="%1."/>
      <w:lvlJc w:val="left"/>
      <w:pPr>
        <w:ind w:left="644" w:hanging="360"/>
      </w:pPr>
      <w:rPr>
        <w:b w:val="0"/>
        <w:bCs w:val="0"/>
      </w:rPr>
    </w:lvl>
    <w:lvl w:ilvl="1" w:tplc="FFFFFFFF">
      <w:start w:val="1"/>
      <w:numFmt w:val="upperLetter"/>
      <w:lvlText w:val="%2."/>
      <w:lvlJc w:val="left"/>
      <w:pPr>
        <w:ind w:left="2214" w:hanging="360"/>
      </w:pPr>
      <w:rPr>
        <w:rFonts w:hint="default"/>
      </w:rPr>
    </w:lvl>
    <w:lvl w:ilvl="2" w:tplc="07B87CE4">
      <w:start w:val="1"/>
      <w:numFmt w:val="lowerLetter"/>
      <w:lvlText w:val="%3."/>
      <w:lvlJc w:val="left"/>
      <w:pPr>
        <w:ind w:left="3114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3654" w:hanging="360"/>
      </w:pPr>
    </w:lvl>
    <w:lvl w:ilvl="4" w:tplc="FFFFFFFF" w:tentative="1">
      <w:start w:val="1"/>
      <w:numFmt w:val="lowerLetter"/>
      <w:lvlText w:val="%5."/>
      <w:lvlJc w:val="left"/>
      <w:pPr>
        <w:ind w:left="4374" w:hanging="360"/>
      </w:pPr>
    </w:lvl>
    <w:lvl w:ilvl="5" w:tplc="FFFFFFFF" w:tentative="1">
      <w:start w:val="1"/>
      <w:numFmt w:val="lowerRoman"/>
      <w:lvlText w:val="%6."/>
      <w:lvlJc w:val="right"/>
      <w:pPr>
        <w:ind w:left="5094" w:hanging="180"/>
      </w:pPr>
    </w:lvl>
    <w:lvl w:ilvl="6" w:tplc="FFFFFFFF" w:tentative="1">
      <w:start w:val="1"/>
      <w:numFmt w:val="decimal"/>
      <w:lvlText w:val="%7."/>
      <w:lvlJc w:val="left"/>
      <w:pPr>
        <w:ind w:left="5814" w:hanging="360"/>
      </w:pPr>
    </w:lvl>
    <w:lvl w:ilvl="7" w:tplc="FFFFFFFF" w:tentative="1">
      <w:start w:val="1"/>
      <w:numFmt w:val="lowerLetter"/>
      <w:lvlText w:val="%8."/>
      <w:lvlJc w:val="left"/>
      <w:pPr>
        <w:ind w:left="6534" w:hanging="360"/>
      </w:pPr>
    </w:lvl>
    <w:lvl w:ilvl="8" w:tplc="FFFFFFFF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0" w15:restartNumberingAfterBreak="0">
    <w:nsid w:val="67BF5D38"/>
    <w:multiLevelType w:val="hybridMultilevel"/>
    <w:tmpl w:val="E35E398C"/>
    <w:lvl w:ilvl="0" w:tplc="04210019">
      <w:start w:val="1"/>
      <w:numFmt w:val="lowerLetter"/>
      <w:lvlText w:val="%1."/>
      <w:lvlJc w:val="left"/>
      <w:pPr>
        <w:ind w:left="785" w:hanging="360"/>
      </w:p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51" w15:restartNumberingAfterBreak="0">
    <w:nsid w:val="69CB5AD5"/>
    <w:multiLevelType w:val="hybridMultilevel"/>
    <w:tmpl w:val="E2CA22AA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AEF22B1"/>
    <w:multiLevelType w:val="hybridMultilevel"/>
    <w:tmpl w:val="3A7E7AF6"/>
    <w:lvl w:ilvl="0" w:tplc="23CEF7B4">
      <w:start w:val="3"/>
      <w:numFmt w:val="decimal"/>
      <w:lvlText w:val="5.%1"/>
      <w:lvlJc w:val="left"/>
      <w:pPr>
        <w:ind w:left="360" w:hanging="360"/>
      </w:pPr>
      <w:rPr>
        <w:rFonts w:hint="default"/>
        <w:b/>
        <w:i w:val="0"/>
        <w:color w:val="000000" w:themeColor="text1"/>
        <w:sz w:val="24"/>
      </w:rPr>
    </w:lvl>
    <w:lvl w:ilvl="1" w:tplc="2C62F642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6E476EE1"/>
    <w:multiLevelType w:val="multilevel"/>
    <w:tmpl w:val="170680C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54" w15:restartNumberingAfterBreak="0">
    <w:nsid w:val="757A0E3F"/>
    <w:multiLevelType w:val="hybridMultilevel"/>
    <w:tmpl w:val="80246500"/>
    <w:lvl w:ilvl="0" w:tplc="04210011">
      <w:start w:val="1"/>
      <w:numFmt w:val="decimal"/>
      <w:lvlText w:val="%1)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 w15:restartNumberingAfterBreak="0">
    <w:nsid w:val="77997539"/>
    <w:multiLevelType w:val="hybridMultilevel"/>
    <w:tmpl w:val="AEBAB846"/>
    <w:lvl w:ilvl="0" w:tplc="633EB8B2">
      <w:start w:val="1"/>
      <w:numFmt w:val="decimal"/>
      <w:lvlText w:val="6.%1"/>
      <w:lvlJc w:val="left"/>
      <w:pPr>
        <w:ind w:left="360" w:hanging="360"/>
      </w:pPr>
      <w:rPr>
        <w:rFonts w:hint="default"/>
        <w:b/>
        <w:i w:val="0"/>
        <w:color w:val="000000" w:themeColor="text1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D452458"/>
    <w:multiLevelType w:val="hybridMultilevel"/>
    <w:tmpl w:val="E67E0372"/>
    <w:lvl w:ilvl="0" w:tplc="04210015">
      <w:start w:val="1"/>
      <w:numFmt w:val="upperLetter"/>
      <w:lvlText w:val="%1."/>
      <w:lvlJc w:val="left"/>
      <w:pPr>
        <w:ind w:left="785" w:hanging="360"/>
      </w:pPr>
    </w:lvl>
    <w:lvl w:ilvl="1" w:tplc="BCCE9F62">
      <w:start w:val="1"/>
      <w:numFmt w:val="decimal"/>
      <w:lvlText w:val="%2."/>
      <w:lvlJc w:val="left"/>
      <w:pPr>
        <w:ind w:left="785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num w:numId="1" w16cid:durableId="1124956699">
    <w:abstractNumId w:val="4"/>
  </w:num>
  <w:num w:numId="2" w16cid:durableId="2055958179">
    <w:abstractNumId w:val="3"/>
  </w:num>
  <w:num w:numId="3" w16cid:durableId="30568684">
    <w:abstractNumId w:val="44"/>
  </w:num>
  <w:num w:numId="4" w16cid:durableId="1484547611">
    <w:abstractNumId w:val="42"/>
  </w:num>
  <w:num w:numId="5" w16cid:durableId="1928612009">
    <w:abstractNumId w:val="36"/>
  </w:num>
  <w:num w:numId="6" w16cid:durableId="1092313833">
    <w:abstractNumId w:val="40"/>
  </w:num>
  <w:num w:numId="7" w16cid:durableId="1900239802">
    <w:abstractNumId w:val="27"/>
  </w:num>
  <w:num w:numId="8" w16cid:durableId="1459453269">
    <w:abstractNumId w:val="51"/>
  </w:num>
  <w:num w:numId="9" w16cid:durableId="1514997036">
    <w:abstractNumId w:val="9"/>
  </w:num>
  <w:num w:numId="10" w16cid:durableId="1461612220">
    <w:abstractNumId w:val="47"/>
  </w:num>
  <w:num w:numId="11" w16cid:durableId="253058615">
    <w:abstractNumId w:val="20"/>
  </w:num>
  <w:num w:numId="12" w16cid:durableId="2001884617">
    <w:abstractNumId w:val="29"/>
  </w:num>
  <w:num w:numId="13" w16cid:durableId="991909764">
    <w:abstractNumId w:val="28"/>
  </w:num>
  <w:num w:numId="14" w16cid:durableId="641665760">
    <w:abstractNumId w:val="50"/>
  </w:num>
  <w:num w:numId="15" w16cid:durableId="76244796">
    <w:abstractNumId w:val="24"/>
  </w:num>
  <w:num w:numId="16" w16cid:durableId="609240874">
    <w:abstractNumId w:val="45"/>
  </w:num>
  <w:num w:numId="17" w16cid:durableId="886795754">
    <w:abstractNumId w:val="39"/>
  </w:num>
  <w:num w:numId="18" w16cid:durableId="1488009570">
    <w:abstractNumId w:val="10"/>
  </w:num>
  <w:num w:numId="19" w16cid:durableId="1788740094">
    <w:abstractNumId w:val="16"/>
  </w:num>
  <w:num w:numId="20" w16cid:durableId="504980135">
    <w:abstractNumId w:val="41"/>
  </w:num>
  <w:num w:numId="21" w16cid:durableId="1056317421">
    <w:abstractNumId w:val="0"/>
  </w:num>
  <w:num w:numId="22" w16cid:durableId="1006395784">
    <w:abstractNumId w:val="32"/>
  </w:num>
  <w:num w:numId="23" w16cid:durableId="1761944637">
    <w:abstractNumId w:val="26"/>
  </w:num>
  <w:num w:numId="24" w16cid:durableId="709570220">
    <w:abstractNumId w:val="18"/>
  </w:num>
  <w:num w:numId="25" w16cid:durableId="2095853072">
    <w:abstractNumId w:val="34"/>
  </w:num>
  <w:num w:numId="26" w16cid:durableId="429132300">
    <w:abstractNumId w:val="22"/>
  </w:num>
  <w:num w:numId="27" w16cid:durableId="216361851">
    <w:abstractNumId w:val="15"/>
  </w:num>
  <w:num w:numId="28" w16cid:durableId="1390425196">
    <w:abstractNumId w:val="53"/>
  </w:num>
  <w:num w:numId="29" w16cid:durableId="1292321414">
    <w:abstractNumId w:val="23"/>
  </w:num>
  <w:num w:numId="30" w16cid:durableId="1172835232">
    <w:abstractNumId w:val="6"/>
  </w:num>
  <w:num w:numId="31" w16cid:durableId="120611957">
    <w:abstractNumId w:val="14"/>
  </w:num>
  <w:num w:numId="32" w16cid:durableId="244925754">
    <w:abstractNumId w:val="30"/>
  </w:num>
  <w:num w:numId="33" w16cid:durableId="1904871108">
    <w:abstractNumId w:val="46"/>
  </w:num>
  <w:num w:numId="34" w16cid:durableId="1306009918">
    <w:abstractNumId w:val="13"/>
  </w:num>
  <w:num w:numId="35" w16cid:durableId="315764252">
    <w:abstractNumId w:val="5"/>
  </w:num>
  <w:num w:numId="36" w16cid:durableId="594750988">
    <w:abstractNumId w:val="35"/>
  </w:num>
  <w:num w:numId="37" w16cid:durableId="1266881725">
    <w:abstractNumId w:val="8"/>
  </w:num>
  <w:num w:numId="38" w16cid:durableId="1179541844">
    <w:abstractNumId w:val="38"/>
  </w:num>
  <w:num w:numId="39" w16cid:durableId="588195717">
    <w:abstractNumId w:val="12"/>
  </w:num>
  <w:num w:numId="40" w16cid:durableId="1503472733">
    <w:abstractNumId w:val="21"/>
  </w:num>
  <w:num w:numId="41" w16cid:durableId="369107625">
    <w:abstractNumId w:val="55"/>
  </w:num>
  <w:num w:numId="42" w16cid:durableId="1754818187">
    <w:abstractNumId w:val="17"/>
  </w:num>
  <w:num w:numId="43" w16cid:durableId="485433892">
    <w:abstractNumId w:val="54"/>
  </w:num>
  <w:num w:numId="44" w16cid:durableId="1802579672">
    <w:abstractNumId w:val="7"/>
  </w:num>
  <w:num w:numId="45" w16cid:durableId="1392147552">
    <w:abstractNumId w:val="2"/>
  </w:num>
  <w:num w:numId="46" w16cid:durableId="1158184568">
    <w:abstractNumId w:val="56"/>
  </w:num>
  <w:num w:numId="47" w16cid:durableId="153494855">
    <w:abstractNumId w:val="11"/>
  </w:num>
  <w:num w:numId="48" w16cid:durableId="1188789819">
    <w:abstractNumId w:val="25"/>
  </w:num>
  <w:num w:numId="49" w16cid:durableId="1223709351">
    <w:abstractNumId w:val="49"/>
  </w:num>
  <w:num w:numId="50" w16cid:durableId="102309476">
    <w:abstractNumId w:val="48"/>
  </w:num>
  <w:num w:numId="51" w16cid:durableId="937643446">
    <w:abstractNumId w:val="1"/>
  </w:num>
  <w:num w:numId="52" w16cid:durableId="719860954">
    <w:abstractNumId w:val="37"/>
  </w:num>
  <w:num w:numId="53" w16cid:durableId="883909356">
    <w:abstractNumId w:val="33"/>
  </w:num>
  <w:num w:numId="54" w16cid:durableId="2065176508">
    <w:abstractNumId w:val="19"/>
  </w:num>
  <w:num w:numId="55" w16cid:durableId="1731728951">
    <w:abstractNumId w:val="52"/>
  </w:num>
  <w:num w:numId="56" w16cid:durableId="33583143">
    <w:abstractNumId w:val="43"/>
  </w:num>
  <w:num w:numId="57" w16cid:durableId="801269731">
    <w:abstractNumId w:val="31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5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3526F"/>
    <w:rsid w:val="000005F7"/>
    <w:rsid w:val="00000DEF"/>
    <w:rsid w:val="00005A93"/>
    <w:rsid w:val="000111A1"/>
    <w:rsid w:val="00013CE4"/>
    <w:rsid w:val="00015D10"/>
    <w:rsid w:val="0001641E"/>
    <w:rsid w:val="00017331"/>
    <w:rsid w:val="00020A0B"/>
    <w:rsid w:val="00020D64"/>
    <w:rsid w:val="000238E9"/>
    <w:rsid w:val="00027B15"/>
    <w:rsid w:val="000300A9"/>
    <w:rsid w:val="00031FBF"/>
    <w:rsid w:val="0003356C"/>
    <w:rsid w:val="000339B1"/>
    <w:rsid w:val="000355D1"/>
    <w:rsid w:val="00035F91"/>
    <w:rsid w:val="0004141B"/>
    <w:rsid w:val="00041D4D"/>
    <w:rsid w:val="00041FC1"/>
    <w:rsid w:val="000461F4"/>
    <w:rsid w:val="00047045"/>
    <w:rsid w:val="00047299"/>
    <w:rsid w:val="00047B00"/>
    <w:rsid w:val="00050753"/>
    <w:rsid w:val="00051DD9"/>
    <w:rsid w:val="00055D12"/>
    <w:rsid w:val="00055DD9"/>
    <w:rsid w:val="00057C72"/>
    <w:rsid w:val="0006064D"/>
    <w:rsid w:val="000610B0"/>
    <w:rsid w:val="00061B31"/>
    <w:rsid w:val="000630CA"/>
    <w:rsid w:val="00063E20"/>
    <w:rsid w:val="00064D02"/>
    <w:rsid w:val="00065C4D"/>
    <w:rsid w:val="000661A0"/>
    <w:rsid w:val="00072A10"/>
    <w:rsid w:val="0007520E"/>
    <w:rsid w:val="0007560F"/>
    <w:rsid w:val="0008065A"/>
    <w:rsid w:val="00080E59"/>
    <w:rsid w:val="00082C97"/>
    <w:rsid w:val="00086B3F"/>
    <w:rsid w:val="00091D97"/>
    <w:rsid w:val="00091E44"/>
    <w:rsid w:val="00092474"/>
    <w:rsid w:val="000928FE"/>
    <w:rsid w:val="000953C7"/>
    <w:rsid w:val="000954BC"/>
    <w:rsid w:val="000959D0"/>
    <w:rsid w:val="000975A4"/>
    <w:rsid w:val="000A1BAA"/>
    <w:rsid w:val="000A31A6"/>
    <w:rsid w:val="000A3E73"/>
    <w:rsid w:val="000A5930"/>
    <w:rsid w:val="000A670C"/>
    <w:rsid w:val="000A783B"/>
    <w:rsid w:val="000B1CB5"/>
    <w:rsid w:val="000B215F"/>
    <w:rsid w:val="000B25E4"/>
    <w:rsid w:val="000B284C"/>
    <w:rsid w:val="000B29DD"/>
    <w:rsid w:val="000B3738"/>
    <w:rsid w:val="000B53A4"/>
    <w:rsid w:val="000B761C"/>
    <w:rsid w:val="000B7FBD"/>
    <w:rsid w:val="000C1F81"/>
    <w:rsid w:val="000C3B7A"/>
    <w:rsid w:val="000C551C"/>
    <w:rsid w:val="000C5642"/>
    <w:rsid w:val="000C5E0B"/>
    <w:rsid w:val="000C77B1"/>
    <w:rsid w:val="000D0BE0"/>
    <w:rsid w:val="000D2649"/>
    <w:rsid w:val="000D2BB2"/>
    <w:rsid w:val="000D5A39"/>
    <w:rsid w:val="000D6693"/>
    <w:rsid w:val="000D76FC"/>
    <w:rsid w:val="000D7F07"/>
    <w:rsid w:val="000E4AF8"/>
    <w:rsid w:val="000E4BD5"/>
    <w:rsid w:val="000E4FB7"/>
    <w:rsid w:val="000E75C7"/>
    <w:rsid w:val="000E78D3"/>
    <w:rsid w:val="000F0711"/>
    <w:rsid w:val="000F0744"/>
    <w:rsid w:val="000F4867"/>
    <w:rsid w:val="000F4B80"/>
    <w:rsid w:val="000F540F"/>
    <w:rsid w:val="000F779C"/>
    <w:rsid w:val="001031D9"/>
    <w:rsid w:val="00103746"/>
    <w:rsid w:val="00104272"/>
    <w:rsid w:val="001052B6"/>
    <w:rsid w:val="00107793"/>
    <w:rsid w:val="00110476"/>
    <w:rsid w:val="00111794"/>
    <w:rsid w:val="0011392D"/>
    <w:rsid w:val="00114832"/>
    <w:rsid w:val="00114A45"/>
    <w:rsid w:val="00116E08"/>
    <w:rsid w:val="001200BE"/>
    <w:rsid w:val="00124827"/>
    <w:rsid w:val="00124D97"/>
    <w:rsid w:val="00130EAC"/>
    <w:rsid w:val="00131352"/>
    <w:rsid w:val="00135433"/>
    <w:rsid w:val="001355D3"/>
    <w:rsid w:val="00135B8B"/>
    <w:rsid w:val="0013779B"/>
    <w:rsid w:val="00142701"/>
    <w:rsid w:val="00143E1C"/>
    <w:rsid w:val="0014736A"/>
    <w:rsid w:val="001515DD"/>
    <w:rsid w:val="0015210F"/>
    <w:rsid w:val="0015244A"/>
    <w:rsid w:val="00153CA1"/>
    <w:rsid w:val="00153EFF"/>
    <w:rsid w:val="00154FE3"/>
    <w:rsid w:val="00156001"/>
    <w:rsid w:val="0016098C"/>
    <w:rsid w:val="00161C86"/>
    <w:rsid w:val="00162711"/>
    <w:rsid w:val="00163142"/>
    <w:rsid w:val="0016406C"/>
    <w:rsid w:val="00164CDB"/>
    <w:rsid w:val="00166466"/>
    <w:rsid w:val="00167137"/>
    <w:rsid w:val="00170CB0"/>
    <w:rsid w:val="00172FA2"/>
    <w:rsid w:val="00173C68"/>
    <w:rsid w:val="001742A2"/>
    <w:rsid w:val="00174B31"/>
    <w:rsid w:val="00174EBB"/>
    <w:rsid w:val="001750FE"/>
    <w:rsid w:val="00175C18"/>
    <w:rsid w:val="00177768"/>
    <w:rsid w:val="001779B0"/>
    <w:rsid w:val="001807FF"/>
    <w:rsid w:val="00182372"/>
    <w:rsid w:val="00182B6C"/>
    <w:rsid w:val="001833B1"/>
    <w:rsid w:val="001841A4"/>
    <w:rsid w:val="00185142"/>
    <w:rsid w:val="00190535"/>
    <w:rsid w:val="00192E5F"/>
    <w:rsid w:val="0019301D"/>
    <w:rsid w:val="001934EA"/>
    <w:rsid w:val="00194784"/>
    <w:rsid w:val="00195CFC"/>
    <w:rsid w:val="00196D52"/>
    <w:rsid w:val="00196E7E"/>
    <w:rsid w:val="001A100F"/>
    <w:rsid w:val="001A4C53"/>
    <w:rsid w:val="001A576C"/>
    <w:rsid w:val="001A65BC"/>
    <w:rsid w:val="001B2C3B"/>
    <w:rsid w:val="001B3118"/>
    <w:rsid w:val="001B4B02"/>
    <w:rsid w:val="001B5A34"/>
    <w:rsid w:val="001B5B84"/>
    <w:rsid w:val="001C118C"/>
    <w:rsid w:val="001C230B"/>
    <w:rsid w:val="001C3731"/>
    <w:rsid w:val="001C3DB4"/>
    <w:rsid w:val="001C4449"/>
    <w:rsid w:val="001C5E41"/>
    <w:rsid w:val="001C72EA"/>
    <w:rsid w:val="001D04D9"/>
    <w:rsid w:val="001D116F"/>
    <w:rsid w:val="001D43B4"/>
    <w:rsid w:val="001D6A5C"/>
    <w:rsid w:val="001D7F01"/>
    <w:rsid w:val="001E1049"/>
    <w:rsid w:val="001E774C"/>
    <w:rsid w:val="001E7C13"/>
    <w:rsid w:val="001F09C3"/>
    <w:rsid w:val="001F1DDC"/>
    <w:rsid w:val="001F32D1"/>
    <w:rsid w:val="001F3D68"/>
    <w:rsid w:val="001F48C1"/>
    <w:rsid w:val="001F5F1F"/>
    <w:rsid w:val="001F6978"/>
    <w:rsid w:val="002017A0"/>
    <w:rsid w:val="002019EE"/>
    <w:rsid w:val="00201B03"/>
    <w:rsid w:val="00201F31"/>
    <w:rsid w:val="00203571"/>
    <w:rsid w:val="00203B6A"/>
    <w:rsid w:val="002068F8"/>
    <w:rsid w:val="00207B72"/>
    <w:rsid w:val="00213448"/>
    <w:rsid w:val="00214344"/>
    <w:rsid w:val="0021673E"/>
    <w:rsid w:val="00216861"/>
    <w:rsid w:val="00216D90"/>
    <w:rsid w:val="0021764D"/>
    <w:rsid w:val="00217696"/>
    <w:rsid w:val="00222A4F"/>
    <w:rsid w:val="00222F21"/>
    <w:rsid w:val="002241B8"/>
    <w:rsid w:val="0022449A"/>
    <w:rsid w:val="00225A80"/>
    <w:rsid w:val="00225F6B"/>
    <w:rsid w:val="00226A95"/>
    <w:rsid w:val="00227735"/>
    <w:rsid w:val="00227BC6"/>
    <w:rsid w:val="002305D3"/>
    <w:rsid w:val="0023402F"/>
    <w:rsid w:val="00235598"/>
    <w:rsid w:val="00235F39"/>
    <w:rsid w:val="00236106"/>
    <w:rsid w:val="00236A15"/>
    <w:rsid w:val="00240856"/>
    <w:rsid w:val="00240E8F"/>
    <w:rsid w:val="0024251A"/>
    <w:rsid w:val="00242DAE"/>
    <w:rsid w:val="00243015"/>
    <w:rsid w:val="002457EA"/>
    <w:rsid w:val="00245A4B"/>
    <w:rsid w:val="002521FE"/>
    <w:rsid w:val="0025268D"/>
    <w:rsid w:val="00252B86"/>
    <w:rsid w:val="00253A3D"/>
    <w:rsid w:val="00253C78"/>
    <w:rsid w:val="00254CC4"/>
    <w:rsid w:val="00255E53"/>
    <w:rsid w:val="002569FF"/>
    <w:rsid w:val="00256F59"/>
    <w:rsid w:val="002630F8"/>
    <w:rsid w:val="00263C22"/>
    <w:rsid w:val="00264013"/>
    <w:rsid w:val="0026569A"/>
    <w:rsid w:val="00266DC7"/>
    <w:rsid w:val="00266E90"/>
    <w:rsid w:val="002671F3"/>
    <w:rsid w:val="00267FAF"/>
    <w:rsid w:val="002707AF"/>
    <w:rsid w:val="002711FE"/>
    <w:rsid w:val="00271523"/>
    <w:rsid w:val="002718A0"/>
    <w:rsid w:val="00274336"/>
    <w:rsid w:val="00274A27"/>
    <w:rsid w:val="00274C66"/>
    <w:rsid w:val="002765B7"/>
    <w:rsid w:val="00276B59"/>
    <w:rsid w:val="00276DD7"/>
    <w:rsid w:val="00277063"/>
    <w:rsid w:val="00281604"/>
    <w:rsid w:val="00281670"/>
    <w:rsid w:val="00283177"/>
    <w:rsid w:val="00283951"/>
    <w:rsid w:val="00284694"/>
    <w:rsid w:val="0028523B"/>
    <w:rsid w:val="002853EB"/>
    <w:rsid w:val="00286942"/>
    <w:rsid w:val="00291EB5"/>
    <w:rsid w:val="0029468B"/>
    <w:rsid w:val="00294CB6"/>
    <w:rsid w:val="00294CC4"/>
    <w:rsid w:val="00294E5C"/>
    <w:rsid w:val="00297500"/>
    <w:rsid w:val="002A1C57"/>
    <w:rsid w:val="002A27A0"/>
    <w:rsid w:val="002A4D91"/>
    <w:rsid w:val="002A63A9"/>
    <w:rsid w:val="002A7308"/>
    <w:rsid w:val="002B542D"/>
    <w:rsid w:val="002B5A22"/>
    <w:rsid w:val="002B779B"/>
    <w:rsid w:val="002C0ABA"/>
    <w:rsid w:val="002C1CD6"/>
    <w:rsid w:val="002C2BFD"/>
    <w:rsid w:val="002C3199"/>
    <w:rsid w:val="002C32EC"/>
    <w:rsid w:val="002C3F6E"/>
    <w:rsid w:val="002C7CE5"/>
    <w:rsid w:val="002D0024"/>
    <w:rsid w:val="002D163C"/>
    <w:rsid w:val="002D2D11"/>
    <w:rsid w:val="002D2E70"/>
    <w:rsid w:val="002D3D06"/>
    <w:rsid w:val="002D44CC"/>
    <w:rsid w:val="002D4C09"/>
    <w:rsid w:val="002D54AF"/>
    <w:rsid w:val="002D5571"/>
    <w:rsid w:val="002D7D44"/>
    <w:rsid w:val="002E3A04"/>
    <w:rsid w:val="002E4F00"/>
    <w:rsid w:val="002E5C3C"/>
    <w:rsid w:val="002E6B2F"/>
    <w:rsid w:val="002F0595"/>
    <w:rsid w:val="002F0D53"/>
    <w:rsid w:val="002F290F"/>
    <w:rsid w:val="002F3BE8"/>
    <w:rsid w:val="002F3BF2"/>
    <w:rsid w:val="002F3EF7"/>
    <w:rsid w:val="002F4649"/>
    <w:rsid w:val="002F641A"/>
    <w:rsid w:val="00300B28"/>
    <w:rsid w:val="00301BC4"/>
    <w:rsid w:val="0030259C"/>
    <w:rsid w:val="00302BAF"/>
    <w:rsid w:val="003038F4"/>
    <w:rsid w:val="00304E72"/>
    <w:rsid w:val="00306D63"/>
    <w:rsid w:val="003101BB"/>
    <w:rsid w:val="003104E1"/>
    <w:rsid w:val="003105BA"/>
    <w:rsid w:val="0031177B"/>
    <w:rsid w:val="00311DEB"/>
    <w:rsid w:val="00312815"/>
    <w:rsid w:val="00312E6C"/>
    <w:rsid w:val="00314FCF"/>
    <w:rsid w:val="00315FE5"/>
    <w:rsid w:val="00316B8A"/>
    <w:rsid w:val="00316C3A"/>
    <w:rsid w:val="00317AAF"/>
    <w:rsid w:val="00322357"/>
    <w:rsid w:val="003225BD"/>
    <w:rsid w:val="003231E4"/>
    <w:rsid w:val="00323440"/>
    <w:rsid w:val="00323739"/>
    <w:rsid w:val="003238A4"/>
    <w:rsid w:val="00324F8C"/>
    <w:rsid w:val="00325010"/>
    <w:rsid w:val="00325A11"/>
    <w:rsid w:val="003266B5"/>
    <w:rsid w:val="00333F5A"/>
    <w:rsid w:val="00334BFB"/>
    <w:rsid w:val="00342DB9"/>
    <w:rsid w:val="0034606C"/>
    <w:rsid w:val="0034778F"/>
    <w:rsid w:val="00347CE3"/>
    <w:rsid w:val="003513D6"/>
    <w:rsid w:val="00351B43"/>
    <w:rsid w:val="00352291"/>
    <w:rsid w:val="003525B4"/>
    <w:rsid w:val="003525F8"/>
    <w:rsid w:val="00352A2A"/>
    <w:rsid w:val="00355E31"/>
    <w:rsid w:val="00355F7E"/>
    <w:rsid w:val="003567E7"/>
    <w:rsid w:val="00361B65"/>
    <w:rsid w:val="003652E8"/>
    <w:rsid w:val="00365ABE"/>
    <w:rsid w:val="003669BC"/>
    <w:rsid w:val="003674FD"/>
    <w:rsid w:val="00367E5C"/>
    <w:rsid w:val="00370358"/>
    <w:rsid w:val="00372478"/>
    <w:rsid w:val="0037271C"/>
    <w:rsid w:val="00372B1A"/>
    <w:rsid w:val="00375673"/>
    <w:rsid w:val="00381A4D"/>
    <w:rsid w:val="00383987"/>
    <w:rsid w:val="00385000"/>
    <w:rsid w:val="00385347"/>
    <w:rsid w:val="00387D07"/>
    <w:rsid w:val="0039140E"/>
    <w:rsid w:val="003933AE"/>
    <w:rsid w:val="00393949"/>
    <w:rsid w:val="003939BE"/>
    <w:rsid w:val="00393BD9"/>
    <w:rsid w:val="00394050"/>
    <w:rsid w:val="0039610F"/>
    <w:rsid w:val="003964AB"/>
    <w:rsid w:val="0039672D"/>
    <w:rsid w:val="00397B5E"/>
    <w:rsid w:val="003A0255"/>
    <w:rsid w:val="003A1810"/>
    <w:rsid w:val="003A291C"/>
    <w:rsid w:val="003A406C"/>
    <w:rsid w:val="003A4D4B"/>
    <w:rsid w:val="003A5773"/>
    <w:rsid w:val="003A6340"/>
    <w:rsid w:val="003A6C3D"/>
    <w:rsid w:val="003A6E15"/>
    <w:rsid w:val="003B2E62"/>
    <w:rsid w:val="003B3A0D"/>
    <w:rsid w:val="003B3E36"/>
    <w:rsid w:val="003B6C5D"/>
    <w:rsid w:val="003C15AF"/>
    <w:rsid w:val="003C47A8"/>
    <w:rsid w:val="003C4DAA"/>
    <w:rsid w:val="003C7622"/>
    <w:rsid w:val="003D0C40"/>
    <w:rsid w:val="003D3AC4"/>
    <w:rsid w:val="003D4A1D"/>
    <w:rsid w:val="003D7C25"/>
    <w:rsid w:val="003D7C47"/>
    <w:rsid w:val="003E1DD4"/>
    <w:rsid w:val="003E60D1"/>
    <w:rsid w:val="003F00C9"/>
    <w:rsid w:val="003F0B05"/>
    <w:rsid w:val="003F0D3F"/>
    <w:rsid w:val="003F171E"/>
    <w:rsid w:val="003F2405"/>
    <w:rsid w:val="003F255A"/>
    <w:rsid w:val="003F29A9"/>
    <w:rsid w:val="003F3881"/>
    <w:rsid w:val="003F3BAE"/>
    <w:rsid w:val="003F5EA8"/>
    <w:rsid w:val="003F71A1"/>
    <w:rsid w:val="003F71E4"/>
    <w:rsid w:val="004002FB"/>
    <w:rsid w:val="00403B02"/>
    <w:rsid w:val="00403C0E"/>
    <w:rsid w:val="00404011"/>
    <w:rsid w:val="004050DB"/>
    <w:rsid w:val="00405456"/>
    <w:rsid w:val="00405B3E"/>
    <w:rsid w:val="00405D04"/>
    <w:rsid w:val="00406251"/>
    <w:rsid w:val="00406BD1"/>
    <w:rsid w:val="004100B4"/>
    <w:rsid w:val="00411EEB"/>
    <w:rsid w:val="004124A7"/>
    <w:rsid w:val="004159BB"/>
    <w:rsid w:val="00416373"/>
    <w:rsid w:val="004167C6"/>
    <w:rsid w:val="004176AF"/>
    <w:rsid w:val="00420270"/>
    <w:rsid w:val="00420A2B"/>
    <w:rsid w:val="004217C6"/>
    <w:rsid w:val="00421948"/>
    <w:rsid w:val="00422D8D"/>
    <w:rsid w:val="00423548"/>
    <w:rsid w:val="00425356"/>
    <w:rsid w:val="004300FE"/>
    <w:rsid w:val="0043017D"/>
    <w:rsid w:val="004306E4"/>
    <w:rsid w:val="004326FB"/>
    <w:rsid w:val="00432C0E"/>
    <w:rsid w:val="00433F7C"/>
    <w:rsid w:val="00434BBB"/>
    <w:rsid w:val="00434CCC"/>
    <w:rsid w:val="00435B1E"/>
    <w:rsid w:val="00436A19"/>
    <w:rsid w:val="00436B2C"/>
    <w:rsid w:val="00437D41"/>
    <w:rsid w:val="00440D95"/>
    <w:rsid w:val="00440EB6"/>
    <w:rsid w:val="004419A0"/>
    <w:rsid w:val="00445E76"/>
    <w:rsid w:val="00446254"/>
    <w:rsid w:val="00446650"/>
    <w:rsid w:val="00446C00"/>
    <w:rsid w:val="00447402"/>
    <w:rsid w:val="0045434F"/>
    <w:rsid w:val="00455524"/>
    <w:rsid w:val="00455865"/>
    <w:rsid w:val="004558C9"/>
    <w:rsid w:val="00455FEF"/>
    <w:rsid w:val="00456EA9"/>
    <w:rsid w:val="0045748D"/>
    <w:rsid w:val="00460128"/>
    <w:rsid w:val="00463F2C"/>
    <w:rsid w:val="00464685"/>
    <w:rsid w:val="00464FD7"/>
    <w:rsid w:val="00465FA5"/>
    <w:rsid w:val="004663C3"/>
    <w:rsid w:val="0047621F"/>
    <w:rsid w:val="00476326"/>
    <w:rsid w:val="0048108C"/>
    <w:rsid w:val="00482400"/>
    <w:rsid w:val="004828F3"/>
    <w:rsid w:val="00482ABC"/>
    <w:rsid w:val="0048323E"/>
    <w:rsid w:val="00483568"/>
    <w:rsid w:val="00491480"/>
    <w:rsid w:val="00492D12"/>
    <w:rsid w:val="00493BA3"/>
    <w:rsid w:val="00497C1A"/>
    <w:rsid w:val="004A1C5D"/>
    <w:rsid w:val="004A43FF"/>
    <w:rsid w:val="004A5AAB"/>
    <w:rsid w:val="004A6375"/>
    <w:rsid w:val="004B105B"/>
    <w:rsid w:val="004B13E7"/>
    <w:rsid w:val="004B1DF9"/>
    <w:rsid w:val="004B332C"/>
    <w:rsid w:val="004B3CA8"/>
    <w:rsid w:val="004B5744"/>
    <w:rsid w:val="004B6280"/>
    <w:rsid w:val="004B6D95"/>
    <w:rsid w:val="004B72C0"/>
    <w:rsid w:val="004C07BF"/>
    <w:rsid w:val="004C142C"/>
    <w:rsid w:val="004C1526"/>
    <w:rsid w:val="004C1FE2"/>
    <w:rsid w:val="004C286E"/>
    <w:rsid w:val="004C55F1"/>
    <w:rsid w:val="004C599E"/>
    <w:rsid w:val="004C5E6E"/>
    <w:rsid w:val="004C6015"/>
    <w:rsid w:val="004C64F9"/>
    <w:rsid w:val="004D1C67"/>
    <w:rsid w:val="004D1D09"/>
    <w:rsid w:val="004D3FA1"/>
    <w:rsid w:val="004D43E0"/>
    <w:rsid w:val="004D57E4"/>
    <w:rsid w:val="004D59F2"/>
    <w:rsid w:val="004E207F"/>
    <w:rsid w:val="004E3658"/>
    <w:rsid w:val="004E3766"/>
    <w:rsid w:val="004E4144"/>
    <w:rsid w:val="004F0297"/>
    <w:rsid w:val="004F096F"/>
    <w:rsid w:val="004F2149"/>
    <w:rsid w:val="004F3E40"/>
    <w:rsid w:val="004F481E"/>
    <w:rsid w:val="004F51AE"/>
    <w:rsid w:val="004F5F2D"/>
    <w:rsid w:val="0050271D"/>
    <w:rsid w:val="00504885"/>
    <w:rsid w:val="00504EDC"/>
    <w:rsid w:val="0050530B"/>
    <w:rsid w:val="005061BD"/>
    <w:rsid w:val="00506857"/>
    <w:rsid w:val="00506BCF"/>
    <w:rsid w:val="00506E11"/>
    <w:rsid w:val="00510D83"/>
    <w:rsid w:val="00512118"/>
    <w:rsid w:val="005154CB"/>
    <w:rsid w:val="00515B68"/>
    <w:rsid w:val="00515C76"/>
    <w:rsid w:val="00522801"/>
    <w:rsid w:val="00523B36"/>
    <w:rsid w:val="005258B6"/>
    <w:rsid w:val="00525B6A"/>
    <w:rsid w:val="00526234"/>
    <w:rsid w:val="00534A1B"/>
    <w:rsid w:val="0053526F"/>
    <w:rsid w:val="005355C2"/>
    <w:rsid w:val="00535A9C"/>
    <w:rsid w:val="00536F5D"/>
    <w:rsid w:val="005373C8"/>
    <w:rsid w:val="005374E9"/>
    <w:rsid w:val="00537AB9"/>
    <w:rsid w:val="00540155"/>
    <w:rsid w:val="00540808"/>
    <w:rsid w:val="00540A9D"/>
    <w:rsid w:val="00543CFC"/>
    <w:rsid w:val="00543DCE"/>
    <w:rsid w:val="00545069"/>
    <w:rsid w:val="005455E2"/>
    <w:rsid w:val="005471D8"/>
    <w:rsid w:val="00550BCA"/>
    <w:rsid w:val="005522ED"/>
    <w:rsid w:val="00552340"/>
    <w:rsid w:val="00552D46"/>
    <w:rsid w:val="00552E0D"/>
    <w:rsid w:val="005536D1"/>
    <w:rsid w:val="005537B6"/>
    <w:rsid w:val="005540A6"/>
    <w:rsid w:val="005549D1"/>
    <w:rsid w:val="0055523A"/>
    <w:rsid w:val="005553AF"/>
    <w:rsid w:val="005570BB"/>
    <w:rsid w:val="00561B28"/>
    <w:rsid w:val="00565992"/>
    <w:rsid w:val="005709E4"/>
    <w:rsid w:val="00570EE7"/>
    <w:rsid w:val="005725DE"/>
    <w:rsid w:val="00572AB0"/>
    <w:rsid w:val="00573687"/>
    <w:rsid w:val="00575079"/>
    <w:rsid w:val="00575DE0"/>
    <w:rsid w:val="00580553"/>
    <w:rsid w:val="00581604"/>
    <w:rsid w:val="00582336"/>
    <w:rsid w:val="005830CA"/>
    <w:rsid w:val="00586408"/>
    <w:rsid w:val="00586920"/>
    <w:rsid w:val="00590DFD"/>
    <w:rsid w:val="00590F72"/>
    <w:rsid w:val="00592710"/>
    <w:rsid w:val="00594140"/>
    <w:rsid w:val="00595715"/>
    <w:rsid w:val="005A02FE"/>
    <w:rsid w:val="005A03F0"/>
    <w:rsid w:val="005A10C8"/>
    <w:rsid w:val="005A2B67"/>
    <w:rsid w:val="005A3C11"/>
    <w:rsid w:val="005A42D8"/>
    <w:rsid w:val="005A70D0"/>
    <w:rsid w:val="005A720A"/>
    <w:rsid w:val="005A7BB9"/>
    <w:rsid w:val="005B0F22"/>
    <w:rsid w:val="005B1490"/>
    <w:rsid w:val="005B167B"/>
    <w:rsid w:val="005B1B2F"/>
    <w:rsid w:val="005B2C87"/>
    <w:rsid w:val="005B45A4"/>
    <w:rsid w:val="005B57FA"/>
    <w:rsid w:val="005B5B8D"/>
    <w:rsid w:val="005B6219"/>
    <w:rsid w:val="005B62BF"/>
    <w:rsid w:val="005B66CE"/>
    <w:rsid w:val="005B6903"/>
    <w:rsid w:val="005C0C43"/>
    <w:rsid w:val="005C4F77"/>
    <w:rsid w:val="005C533D"/>
    <w:rsid w:val="005C6301"/>
    <w:rsid w:val="005D20BC"/>
    <w:rsid w:val="005D2EBF"/>
    <w:rsid w:val="005D372B"/>
    <w:rsid w:val="005D5958"/>
    <w:rsid w:val="005D7396"/>
    <w:rsid w:val="005E0A3E"/>
    <w:rsid w:val="005E0B74"/>
    <w:rsid w:val="005E171F"/>
    <w:rsid w:val="005E2F46"/>
    <w:rsid w:val="005E4583"/>
    <w:rsid w:val="005E60C3"/>
    <w:rsid w:val="005E6920"/>
    <w:rsid w:val="005E698E"/>
    <w:rsid w:val="005E6DBB"/>
    <w:rsid w:val="005F07FB"/>
    <w:rsid w:val="005F182F"/>
    <w:rsid w:val="005F1FDF"/>
    <w:rsid w:val="005F290F"/>
    <w:rsid w:val="005F2F3E"/>
    <w:rsid w:val="005F2FE2"/>
    <w:rsid w:val="005F36B2"/>
    <w:rsid w:val="005F6EF9"/>
    <w:rsid w:val="00600456"/>
    <w:rsid w:val="00600E22"/>
    <w:rsid w:val="00601891"/>
    <w:rsid w:val="006020C5"/>
    <w:rsid w:val="006030E7"/>
    <w:rsid w:val="00603185"/>
    <w:rsid w:val="006039F3"/>
    <w:rsid w:val="006044BA"/>
    <w:rsid w:val="00605497"/>
    <w:rsid w:val="00605E8D"/>
    <w:rsid w:val="00606A28"/>
    <w:rsid w:val="00611B00"/>
    <w:rsid w:val="00614C5B"/>
    <w:rsid w:val="00614EEB"/>
    <w:rsid w:val="006164E6"/>
    <w:rsid w:val="00620273"/>
    <w:rsid w:val="0062287B"/>
    <w:rsid w:val="006228AD"/>
    <w:rsid w:val="00623C01"/>
    <w:rsid w:val="00623C84"/>
    <w:rsid w:val="00624D6A"/>
    <w:rsid w:val="006266A5"/>
    <w:rsid w:val="00626955"/>
    <w:rsid w:val="006316D6"/>
    <w:rsid w:val="0063328B"/>
    <w:rsid w:val="00637793"/>
    <w:rsid w:val="00642780"/>
    <w:rsid w:val="00643604"/>
    <w:rsid w:val="0064453C"/>
    <w:rsid w:val="00645E00"/>
    <w:rsid w:val="00646DFA"/>
    <w:rsid w:val="0064705F"/>
    <w:rsid w:val="00647157"/>
    <w:rsid w:val="006501A9"/>
    <w:rsid w:val="00650968"/>
    <w:rsid w:val="00651B79"/>
    <w:rsid w:val="00652666"/>
    <w:rsid w:val="0065285E"/>
    <w:rsid w:val="00652C00"/>
    <w:rsid w:val="00653CE4"/>
    <w:rsid w:val="006543BC"/>
    <w:rsid w:val="00654A62"/>
    <w:rsid w:val="00655B51"/>
    <w:rsid w:val="006566AE"/>
    <w:rsid w:val="00656DF6"/>
    <w:rsid w:val="00660495"/>
    <w:rsid w:val="00661D4D"/>
    <w:rsid w:val="0066442B"/>
    <w:rsid w:val="00664615"/>
    <w:rsid w:val="00665DAA"/>
    <w:rsid w:val="0067279A"/>
    <w:rsid w:val="00672C85"/>
    <w:rsid w:val="00673251"/>
    <w:rsid w:val="006739BF"/>
    <w:rsid w:val="00674216"/>
    <w:rsid w:val="006750FD"/>
    <w:rsid w:val="00675601"/>
    <w:rsid w:val="00675A59"/>
    <w:rsid w:val="0067742A"/>
    <w:rsid w:val="0068175B"/>
    <w:rsid w:val="00682755"/>
    <w:rsid w:val="0068280F"/>
    <w:rsid w:val="00683D37"/>
    <w:rsid w:val="0068443E"/>
    <w:rsid w:val="00686FF2"/>
    <w:rsid w:val="0069086A"/>
    <w:rsid w:val="00693E35"/>
    <w:rsid w:val="006A1384"/>
    <w:rsid w:val="006A2DC1"/>
    <w:rsid w:val="006B1DB5"/>
    <w:rsid w:val="006B1F6B"/>
    <w:rsid w:val="006B1FC3"/>
    <w:rsid w:val="006B3F02"/>
    <w:rsid w:val="006B492F"/>
    <w:rsid w:val="006B4968"/>
    <w:rsid w:val="006B6984"/>
    <w:rsid w:val="006B7ACB"/>
    <w:rsid w:val="006B7EC0"/>
    <w:rsid w:val="006C0CF0"/>
    <w:rsid w:val="006C321E"/>
    <w:rsid w:val="006C3681"/>
    <w:rsid w:val="006C4818"/>
    <w:rsid w:val="006C5519"/>
    <w:rsid w:val="006C73CB"/>
    <w:rsid w:val="006C75C4"/>
    <w:rsid w:val="006D09E5"/>
    <w:rsid w:val="006D1885"/>
    <w:rsid w:val="006D289E"/>
    <w:rsid w:val="006D29C6"/>
    <w:rsid w:val="006D31FB"/>
    <w:rsid w:val="006D3B0D"/>
    <w:rsid w:val="006D6D59"/>
    <w:rsid w:val="006D7A97"/>
    <w:rsid w:val="006E0683"/>
    <w:rsid w:val="006E19A0"/>
    <w:rsid w:val="006E36A5"/>
    <w:rsid w:val="006E3B67"/>
    <w:rsid w:val="006E6C90"/>
    <w:rsid w:val="006E7AAC"/>
    <w:rsid w:val="006F0555"/>
    <w:rsid w:val="006F0DD6"/>
    <w:rsid w:val="006F1949"/>
    <w:rsid w:val="006F1D9F"/>
    <w:rsid w:val="006F3657"/>
    <w:rsid w:val="006F369D"/>
    <w:rsid w:val="006F73D2"/>
    <w:rsid w:val="0070021F"/>
    <w:rsid w:val="007009DE"/>
    <w:rsid w:val="0070512A"/>
    <w:rsid w:val="00705E43"/>
    <w:rsid w:val="007102E8"/>
    <w:rsid w:val="007115EB"/>
    <w:rsid w:val="00712591"/>
    <w:rsid w:val="0071464C"/>
    <w:rsid w:val="007160E3"/>
    <w:rsid w:val="00717DE2"/>
    <w:rsid w:val="00717ECE"/>
    <w:rsid w:val="007210F3"/>
    <w:rsid w:val="00722FA8"/>
    <w:rsid w:val="0072356B"/>
    <w:rsid w:val="00723DC3"/>
    <w:rsid w:val="00724FD9"/>
    <w:rsid w:val="00726B17"/>
    <w:rsid w:val="0073185D"/>
    <w:rsid w:val="007319AC"/>
    <w:rsid w:val="00732D7F"/>
    <w:rsid w:val="00733012"/>
    <w:rsid w:val="0073646C"/>
    <w:rsid w:val="00740D87"/>
    <w:rsid w:val="00740E12"/>
    <w:rsid w:val="007422D4"/>
    <w:rsid w:val="00743930"/>
    <w:rsid w:val="00744DCA"/>
    <w:rsid w:val="0074511D"/>
    <w:rsid w:val="0074748F"/>
    <w:rsid w:val="00747893"/>
    <w:rsid w:val="00747F2E"/>
    <w:rsid w:val="007507DB"/>
    <w:rsid w:val="0075190C"/>
    <w:rsid w:val="00752AED"/>
    <w:rsid w:val="00755496"/>
    <w:rsid w:val="007623E0"/>
    <w:rsid w:val="00766165"/>
    <w:rsid w:val="00767D2C"/>
    <w:rsid w:val="007723B3"/>
    <w:rsid w:val="007756B9"/>
    <w:rsid w:val="00775D6B"/>
    <w:rsid w:val="007761E5"/>
    <w:rsid w:val="00777942"/>
    <w:rsid w:val="0078390D"/>
    <w:rsid w:val="0078479B"/>
    <w:rsid w:val="007850F2"/>
    <w:rsid w:val="00785D50"/>
    <w:rsid w:val="00786772"/>
    <w:rsid w:val="007872A2"/>
    <w:rsid w:val="00790977"/>
    <w:rsid w:val="0079154E"/>
    <w:rsid w:val="00792392"/>
    <w:rsid w:val="0079305C"/>
    <w:rsid w:val="0079327E"/>
    <w:rsid w:val="00796686"/>
    <w:rsid w:val="00796732"/>
    <w:rsid w:val="00796DF3"/>
    <w:rsid w:val="00797B9B"/>
    <w:rsid w:val="007A3870"/>
    <w:rsid w:val="007A38BF"/>
    <w:rsid w:val="007A3DD5"/>
    <w:rsid w:val="007A5299"/>
    <w:rsid w:val="007B15C7"/>
    <w:rsid w:val="007B255A"/>
    <w:rsid w:val="007B4044"/>
    <w:rsid w:val="007B545D"/>
    <w:rsid w:val="007B60D1"/>
    <w:rsid w:val="007B6746"/>
    <w:rsid w:val="007B748E"/>
    <w:rsid w:val="007C032E"/>
    <w:rsid w:val="007C08B4"/>
    <w:rsid w:val="007C09A2"/>
    <w:rsid w:val="007C0CB7"/>
    <w:rsid w:val="007C144D"/>
    <w:rsid w:val="007C1FDA"/>
    <w:rsid w:val="007C4652"/>
    <w:rsid w:val="007C4D86"/>
    <w:rsid w:val="007C6038"/>
    <w:rsid w:val="007C6280"/>
    <w:rsid w:val="007C6C0C"/>
    <w:rsid w:val="007C7992"/>
    <w:rsid w:val="007D1A42"/>
    <w:rsid w:val="007D2454"/>
    <w:rsid w:val="007D2879"/>
    <w:rsid w:val="007D28B4"/>
    <w:rsid w:val="007D4C81"/>
    <w:rsid w:val="007D59E7"/>
    <w:rsid w:val="007D5AAD"/>
    <w:rsid w:val="007D70AD"/>
    <w:rsid w:val="007D790E"/>
    <w:rsid w:val="007D7F62"/>
    <w:rsid w:val="007E0A6F"/>
    <w:rsid w:val="007E0AB3"/>
    <w:rsid w:val="007E13FA"/>
    <w:rsid w:val="007E1655"/>
    <w:rsid w:val="007E1C50"/>
    <w:rsid w:val="007E2754"/>
    <w:rsid w:val="007E43AD"/>
    <w:rsid w:val="007E48F3"/>
    <w:rsid w:val="007E4D41"/>
    <w:rsid w:val="007E4FCD"/>
    <w:rsid w:val="007E5050"/>
    <w:rsid w:val="007E7926"/>
    <w:rsid w:val="007F0CB5"/>
    <w:rsid w:val="007F2BF3"/>
    <w:rsid w:val="007F30D1"/>
    <w:rsid w:val="007F349B"/>
    <w:rsid w:val="007F3D75"/>
    <w:rsid w:val="007F6105"/>
    <w:rsid w:val="007F70A9"/>
    <w:rsid w:val="00800941"/>
    <w:rsid w:val="008016A5"/>
    <w:rsid w:val="008028CF"/>
    <w:rsid w:val="00802A41"/>
    <w:rsid w:val="00804F6D"/>
    <w:rsid w:val="008058E2"/>
    <w:rsid w:val="008061E7"/>
    <w:rsid w:val="00811797"/>
    <w:rsid w:val="00811EFE"/>
    <w:rsid w:val="00812FE9"/>
    <w:rsid w:val="00813E91"/>
    <w:rsid w:val="008156A0"/>
    <w:rsid w:val="00815F2F"/>
    <w:rsid w:val="0081653E"/>
    <w:rsid w:val="00816C1D"/>
    <w:rsid w:val="0081740E"/>
    <w:rsid w:val="00817B0A"/>
    <w:rsid w:val="0082113B"/>
    <w:rsid w:val="0082166F"/>
    <w:rsid w:val="00823405"/>
    <w:rsid w:val="00823F92"/>
    <w:rsid w:val="00824167"/>
    <w:rsid w:val="0082712E"/>
    <w:rsid w:val="008315F8"/>
    <w:rsid w:val="00833C38"/>
    <w:rsid w:val="0083493B"/>
    <w:rsid w:val="008354D0"/>
    <w:rsid w:val="008367BC"/>
    <w:rsid w:val="008368DF"/>
    <w:rsid w:val="00837B0B"/>
    <w:rsid w:val="00840AAC"/>
    <w:rsid w:val="00841EA9"/>
    <w:rsid w:val="008437B3"/>
    <w:rsid w:val="0084597C"/>
    <w:rsid w:val="0084762D"/>
    <w:rsid w:val="00850286"/>
    <w:rsid w:val="0085333B"/>
    <w:rsid w:val="00853F85"/>
    <w:rsid w:val="00855024"/>
    <w:rsid w:val="008552A5"/>
    <w:rsid w:val="00855A86"/>
    <w:rsid w:val="00856FDE"/>
    <w:rsid w:val="0086142A"/>
    <w:rsid w:val="008640F4"/>
    <w:rsid w:val="008642DB"/>
    <w:rsid w:val="00865961"/>
    <w:rsid w:val="008660F4"/>
    <w:rsid w:val="00867AE9"/>
    <w:rsid w:val="00867F64"/>
    <w:rsid w:val="00870FB6"/>
    <w:rsid w:val="00874AEF"/>
    <w:rsid w:val="00876833"/>
    <w:rsid w:val="00876B9B"/>
    <w:rsid w:val="00883707"/>
    <w:rsid w:val="00883C66"/>
    <w:rsid w:val="00885272"/>
    <w:rsid w:val="008854D8"/>
    <w:rsid w:val="00885821"/>
    <w:rsid w:val="00886C4D"/>
    <w:rsid w:val="00887CAE"/>
    <w:rsid w:val="008904F6"/>
    <w:rsid w:val="00890B42"/>
    <w:rsid w:val="00892719"/>
    <w:rsid w:val="00895D41"/>
    <w:rsid w:val="00896227"/>
    <w:rsid w:val="00897681"/>
    <w:rsid w:val="00897738"/>
    <w:rsid w:val="008A27CA"/>
    <w:rsid w:val="008A36F0"/>
    <w:rsid w:val="008A43FD"/>
    <w:rsid w:val="008A4A41"/>
    <w:rsid w:val="008A4C3F"/>
    <w:rsid w:val="008A4F7F"/>
    <w:rsid w:val="008A57F3"/>
    <w:rsid w:val="008A6AA0"/>
    <w:rsid w:val="008A7F28"/>
    <w:rsid w:val="008B1B84"/>
    <w:rsid w:val="008B27FA"/>
    <w:rsid w:val="008B2E9E"/>
    <w:rsid w:val="008B4348"/>
    <w:rsid w:val="008B4DC3"/>
    <w:rsid w:val="008B71C3"/>
    <w:rsid w:val="008C10B2"/>
    <w:rsid w:val="008C1200"/>
    <w:rsid w:val="008C2DF7"/>
    <w:rsid w:val="008C6BF1"/>
    <w:rsid w:val="008D001A"/>
    <w:rsid w:val="008D0498"/>
    <w:rsid w:val="008D0675"/>
    <w:rsid w:val="008D1A39"/>
    <w:rsid w:val="008D2CE4"/>
    <w:rsid w:val="008D57B4"/>
    <w:rsid w:val="008D768B"/>
    <w:rsid w:val="008E009F"/>
    <w:rsid w:val="008E2775"/>
    <w:rsid w:val="008E3397"/>
    <w:rsid w:val="008E3F28"/>
    <w:rsid w:val="008E410F"/>
    <w:rsid w:val="008E5939"/>
    <w:rsid w:val="008E6DBB"/>
    <w:rsid w:val="008E7A02"/>
    <w:rsid w:val="008F2228"/>
    <w:rsid w:val="008F6E4F"/>
    <w:rsid w:val="00900FD9"/>
    <w:rsid w:val="009013C3"/>
    <w:rsid w:val="00903896"/>
    <w:rsid w:val="0090487D"/>
    <w:rsid w:val="00905A67"/>
    <w:rsid w:val="0090663B"/>
    <w:rsid w:val="00910D7F"/>
    <w:rsid w:val="00911A35"/>
    <w:rsid w:val="00911E7A"/>
    <w:rsid w:val="0091277F"/>
    <w:rsid w:val="00912F11"/>
    <w:rsid w:val="00916691"/>
    <w:rsid w:val="009168A9"/>
    <w:rsid w:val="0091693E"/>
    <w:rsid w:val="00916F7D"/>
    <w:rsid w:val="009173B5"/>
    <w:rsid w:val="00917A06"/>
    <w:rsid w:val="009200F9"/>
    <w:rsid w:val="00920311"/>
    <w:rsid w:val="00921648"/>
    <w:rsid w:val="00923B56"/>
    <w:rsid w:val="009275FA"/>
    <w:rsid w:val="0092772F"/>
    <w:rsid w:val="00930358"/>
    <w:rsid w:val="00931083"/>
    <w:rsid w:val="00935A34"/>
    <w:rsid w:val="00937BE8"/>
    <w:rsid w:val="00937C79"/>
    <w:rsid w:val="009423B8"/>
    <w:rsid w:val="009431F9"/>
    <w:rsid w:val="00947083"/>
    <w:rsid w:val="00947183"/>
    <w:rsid w:val="009473BE"/>
    <w:rsid w:val="00951B80"/>
    <w:rsid w:val="00951E75"/>
    <w:rsid w:val="00952D5A"/>
    <w:rsid w:val="0095351B"/>
    <w:rsid w:val="00953C49"/>
    <w:rsid w:val="00957034"/>
    <w:rsid w:val="00961619"/>
    <w:rsid w:val="00962890"/>
    <w:rsid w:val="00962DDD"/>
    <w:rsid w:val="0096692F"/>
    <w:rsid w:val="00966A85"/>
    <w:rsid w:val="00970005"/>
    <w:rsid w:val="00970194"/>
    <w:rsid w:val="00970C96"/>
    <w:rsid w:val="00970C9D"/>
    <w:rsid w:val="00971323"/>
    <w:rsid w:val="00971519"/>
    <w:rsid w:val="00971605"/>
    <w:rsid w:val="00974CA6"/>
    <w:rsid w:val="00975472"/>
    <w:rsid w:val="00975683"/>
    <w:rsid w:val="0098006B"/>
    <w:rsid w:val="00980140"/>
    <w:rsid w:val="00981F81"/>
    <w:rsid w:val="0098261A"/>
    <w:rsid w:val="00983C79"/>
    <w:rsid w:val="00985C94"/>
    <w:rsid w:val="00987F22"/>
    <w:rsid w:val="00987F8B"/>
    <w:rsid w:val="0099340E"/>
    <w:rsid w:val="0099367A"/>
    <w:rsid w:val="00995161"/>
    <w:rsid w:val="00996686"/>
    <w:rsid w:val="009A1D33"/>
    <w:rsid w:val="009A35D0"/>
    <w:rsid w:val="009A39BC"/>
    <w:rsid w:val="009A4086"/>
    <w:rsid w:val="009A451C"/>
    <w:rsid w:val="009A4A7A"/>
    <w:rsid w:val="009A530C"/>
    <w:rsid w:val="009A570A"/>
    <w:rsid w:val="009A5F5B"/>
    <w:rsid w:val="009A7213"/>
    <w:rsid w:val="009B190A"/>
    <w:rsid w:val="009B1FF2"/>
    <w:rsid w:val="009B2534"/>
    <w:rsid w:val="009B3B24"/>
    <w:rsid w:val="009B6824"/>
    <w:rsid w:val="009C34AA"/>
    <w:rsid w:val="009C4A7F"/>
    <w:rsid w:val="009C62BB"/>
    <w:rsid w:val="009C6308"/>
    <w:rsid w:val="009C63A4"/>
    <w:rsid w:val="009D242A"/>
    <w:rsid w:val="009D4267"/>
    <w:rsid w:val="009E139D"/>
    <w:rsid w:val="009E22DC"/>
    <w:rsid w:val="009E254A"/>
    <w:rsid w:val="009E2B07"/>
    <w:rsid w:val="009E3EB4"/>
    <w:rsid w:val="009E44C0"/>
    <w:rsid w:val="009E4A28"/>
    <w:rsid w:val="009E4C85"/>
    <w:rsid w:val="009E5A60"/>
    <w:rsid w:val="009E5A74"/>
    <w:rsid w:val="009E5F83"/>
    <w:rsid w:val="009E642E"/>
    <w:rsid w:val="009E66D1"/>
    <w:rsid w:val="009E7525"/>
    <w:rsid w:val="009E782A"/>
    <w:rsid w:val="009F10AD"/>
    <w:rsid w:val="00A00706"/>
    <w:rsid w:val="00A02042"/>
    <w:rsid w:val="00A02CE8"/>
    <w:rsid w:val="00A06E59"/>
    <w:rsid w:val="00A07114"/>
    <w:rsid w:val="00A11AD3"/>
    <w:rsid w:val="00A11B45"/>
    <w:rsid w:val="00A15575"/>
    <w:rsid w:val="00A166FF"/>
    <w:rsid w:val="00A16CE2"/>
    <w:rsid w:val="00A16FBC"/>
    <w:rsid w:val="00A200BE"/>
    <w:rsid w:val="00A20793"/>
    <w:rsid w:val="00A21677"/>
    <w:rsid w:val="00A2313E"/>
    <w:rsid w:val="00A23AA9"/>
    <w:rsid w:val="00A23ED0"/>
    <w:rsid w:val="00A25597"/>
    <w:rsid w:val="00A3238B"/>
    <w:rsid w:val="00A32CF6"/>
    <w:rsid w:val="00A3380C"/>
    <w:rsid w:val="00A34E8D"/>
    <w:rsid w:val="00A352B8"/>
    <w:rsid w:val="00A361E6"/>
    <w:rsid w:val="00A365C4"/>
    <w:rsid w:val="00A36E19"/>
    <w:rsid w:val="00A403BC"/>
    <w:rsid w:val="00A45194"/>
    <w:rsid w:val="00A45196"/>
    <w:rsid w:val="00A460CA"/>
    <w:rsid w:val="00A465CD"/>
    <w:rsid w:val="00A46671"/>
    <w:rsid w:val="00A469A0"/>
    <w:rsid w:val="00A4770F"/>
    <w:rsid w:val="00A4781B"/>
    <w:rsid w:val="00A4788C"/>
    <w:rsid w:val="00A5298B"/>
    <w:rsid w:val="00A54B08"/>
    <w:rsid w:val="00A5620E"/>
    <w:rsid w:val="00A61855"/>
    <w:rsid w:val="00A62B31"/>
    <w:rsid w:val="00A65FEC"/>
    <w:rsid w:val="00A676E8"/>
    <w:rsid w:val="00A6791D"/>
    <w:rsid w:val="00A67B71"/>
    <w:rsid w:val="00A778FD"/>
    <w:rsid w:val="00A77C14"/>
    <w:rsid w:val="00A80719"/>
    <w:rsid w:val="00A81B9D"/>
    <w:rsid w:val="00A82279"/>
    <w:rsid w:val="00A82EA7"/>
    <w:rsid w:val="00A84144"/>
    <w:rsid w:val="00A841BB"/>
    <w:rsid w:val="00A862EF"/>
    <w:rsid w:val="00A86439"/>
    <w:rsid w:val="00A864A9"/>
    <w:rsid w:val="00A90613"/>
    <w:rsid w:val="00A9182F"/>
    <w:rsid w:val="00A91A7F"/>
    <w:rsid w:val="00A93312"/>
    <w:rsid w:val="00A93A7C"/>
    <w:rsid w:val="00A949B3"/>
    <w:rsid w:val="00A95289"/>
    <w:rsid w:val="00A95355"/>
    <w:rsid w:val="00A96563"/>
    <w:rsid w:val="00A9668D"/>
    <w:rsid w:val="00A97EA0"/>
    <w:rsid w:val="00AA08AA"/>
    <w:rsid w:val="00AA234B"/>
    <w:rsid w:val="00AA2A0F"/>
    <w:rsid w:val="00AA2C09"/>
    <w:rsid w:val="00AA3846"/>
    <w:rsid w:val="00AA44F8"/>
    <w:rsid w:val="00AB1C87"/>
    <w:rsid w:val="00AB32E3"/>
    <w:rsid w:val="00AB55A7"/>
    <w:rsid w:val="00AB5B01"/>
    <w:rsid w:val="00AC12BE"/>
    <w:rsid w:val="00AC16BA"/>
    <w:rsid w:val="00AC4615"/>
    <w:rsid w:val="00AC54E1"/>
    <w:rsid w:val="00AC576C"/>
    <w:rsid w:val="00AC7FDA"/>
    <w:rsid w:val="00AD228D"/>
    <w:rsid w:val="00AD39A2"/>
    <w:rsid w:val="00AD3E76"/>
    <w:rsid w:val="00AD6D28"/>
    <w:rsid w:val="00AE2178"/>
    <w:rsid w:val="00AE308D"/>
    <w:rsid w:val="00AE3678"/>
    <w:rsid w:val="00AE4130"/>
    <w:rsid w:val="00AE5C34"/>
    <w:rsid w:val="00AF0922"/>
    <w:rsid w:val="00AF1C03"/>
    <w:rsid w:val="00AF3F5F"/>
    <w:rsid w:val="00AF53EA"/>
    <w:rsid w:val="00AF5B77"/>
    <w:rsid w:val="00AF5CDC"/>
    <w:rsid w:val="00AF7D76"/>
    <w:rsid w:val="00B00E4D"/>
    <w:rsid w:val="00B017B7"/>
    <w:rsid w:val="00B01888"/>
    <w:rsid w:val="00B02488"/>
    <w:rsid w:val="00B031A7"/>
    <w:rsid w:val="00B031E5"/>
    <w:rsid w:val="00B033C4"/>
    <w:rsid w:val="00B05B0C"/>
    <w:rsid w:val="00B063A6"/>
    <w:rsid w:val="00B06751"/>
    <w:rsid w:val="00B07F65"/>
    <w:rsid w:val="00B11004"/>
    <w:rsid w:val="00B11218"/>
    <w:rsid w:val="00B119CB"/>
    <w:rsid w:val="00B14453"/>
    <w:rsid w:val="00B15FDC"/>
    <w:rsid w:val="00B1691D"/>
    <w:rsid w:val="00B16A76"/>
    <w:rsid w:val="00B16EFD"/>
    <w:rsid w:val="00B17FD3"/>
    <w:rsid w:val="00B21AB2"/>
    <w:rsid w:val="00B22121"/>
    <w:rsid w:val="00B27AD3"/>
    <w:rsid w:val="00B30827"/>
    <w:rsid w:val="00B3105C"/>
    <w:rsid w:val="00B31467"/>
    <w:rsid w:val="00B341EB"/>
    <w:rsid w:val="00B373AC"/>
    <w:rsid w:val="00B375F6"/>
    <w:rsid w:val="00B4035A"/>
    <w:rsid w:val="00B40587"/>
    <w:rsid w:val="00B40B28"/>
    <w:rsid w:val="00B441C8"/>
    <w:rsid w:val="00B451F4"/>
    <w:rsid w:val="00B46AD5"/>
    <w:rsid w:val="00B4756B"/>
    <w:rsid w:val="00B51DA8"/>
    <w:rsid w:val="00B5360C"/>
    <w:rsid w:val="00B549DB"/>
    <w:rsid w:val="00B567DB"/>
    <w:rsid w:val="00B57A67"/>
    <w:rsid w:val="00B614CB"/>
    <w:rsid w:val="00B6159F"/>
    <w:rsid w:val="00B61CC7"/>
    <w:rsid w:val="00B67218"/>
    <w:rsid w:val="00B7028F"/>
    <w:rsid w:val="00B713AE"/>
    <w:rsid w:val="00B71E09"/>
    <w:rsid w:val="00B72E2B"/>
    <w:rsid w:val="00B73BF9"/>
    <w:rsid w:val="00B74168"/>
    <w:rsid w:val="00B74E38"/>
    <w:rsid w:val="00B7573C"/>
    <w:rsid w:val="00B767AC"/>
    <w:rsid w:val="00B76B09"/>
    <w:rsid w:val="00B775FB"/>
    <w:rsid w:val="00B777D0"/>
    <w:rsid w:val="00B82F11"/>
    <w:rsid w:val="00B85B12"/>
    <w:rsid w:val="00B8603E"/>
    <w:rsid w:val="00B9000C"/>
    <w:rsid w:val="00B910CB"/>
    <w:rsid w:val="00B91550"/>
    <w:rsid w:val="00B9342A"/>
    <w:rsid w:val="00B93CFB"/>
    <w:rsid w:val="00B94A1D"/>
    <w:rsid w:val="00B96529"/>
    <w:rsid w:val="00B96855"/>
    <w:rsid w:val="00B9719F"/>
    <w:rsid w:val="00B97318"/>
    <w:rsid w:val="00BA1332"/>
    <w:rsid w:val="00BA192E"/>
    <w:rsid w:val="00BA1A77"/>
    <w:rsid w:val="00BA2D3C"/>
    <w:rsid w:val="00BA3CC8"/>
    <w:rsid w:val="00BA3DD9"/>
    <w:rsid w:val="00BA4B26"/>
    <w:rsid w:val="00BA5619"/>
    <w:rsid w:val="00BA7E66"/>
    <w:rsid w:val="00BB05FD"/>
    <w:rsid w:val="00BB0E6D"/>
    <w:rsid w:val="00BB63B0"/>
    <w:rsid w:val="00BB7D87"/>
    <w:rsid w:val="00BB7DD1"/>
    <w:rsid w:val="00BC17C4"/>
    <w:rsid w:val="00BC1FA2"/>
    <w:rsid w:val="00BC4F61"/>
    <w:rsid w:val="00BC5135"/>
    <w:rsid w:val="00BC5DD0"/>
    <w:rsid w:val="00BC6DBA"/>
    <w:rsid w:val="00BC6F8B"/>
    <w:rsid w:val="00BC73AF"/>
    <w:rsid w:val="00BD0334"/>
    <w:rsid w:val="00BD0438"/>
    <w:rsid w:val="00BD16B0"/>
    <w:rsid w:val="00BD1CC2"/>
    <w:rsid w:val="00BD4895"/>
    <w:rsid w:val="00BD4F3B"/>
    <w:rsid w:val="00BD5A47"/>
    <w:rsid w:val="00BD5D1C"/>
    <w:rsid w:val="00BD6B0A"/>
    <w:rsid w:val="00BE0FC9"/>
    <w:rsid w:val="00BE10C6"/>
    <w:rsid w:val="00BE4052"/>
    <w:rsid w:val="00BE4C08"/>
    <w:rsid w:val="00BE5055"/>
    <w:rsid w:val="00BF01B3"/>
    <w:rsid w:val="00BF031B"/>
    <w:rsid w:val="00BF133D"/>
    <w:rsid w:val="00BF63DA"/>
    <w:rsid w:val="00BF7ECD"/>
    <w:rsid w:val="00C002A5"/>
    <w:rsid w:val="00C01556"/>
    <w:rsid w:val="00C0359E"/>
    <w:rsid w:val="00C05E5E"/>
    <w:rsid w:val="00C06C91"/>
    <w:rsid w:val="00C06DFC"/>
    <w:rsid w:val="00C072E5"/>
    <w:rsid w:val="00C100E3"/>
    <w:rsid w:val="00C11E9D"/>
    <w:rsid w:val="00C127CB"/>
    <w:rsid w:val="00C1280D"/>
    <w:rsid w:val="00C128E0"/>
    <w:rsid w:val="00C12C3D"/>
    <w:rsid w:val="00C13873"/>
    <w:rsid w:val="00C15E63"/>
    <w:rsid w:val="00C212B2"/>
    <w:rsid w:val="00C226D3"/>
    <w:rsid w:val="00C229E0"/>
    <w:rsid w:val="00C23575"/>
    <w:rsid w:val="00C261DE"/>
    <w:rsid w:val="00C27D76"/>
    <w:rsid w:val="00C3098B"/>
    <w:rsid w:val="00C30A3C"/>
    <w:rsid w:val="00C31EE1"/>
    <w:rsid w:val="00C33A25"/>
    <w:rsid w:val="00C33B45"/>
    <w:rsid w:val="00C36D7E"/>
    <w:rsid w:val="00C37279"/>
    <w:rsid w:val="00C378AB"/>
    <w:rsid w:val="00C40E91"/>
    <w:rsid w:val="00C41CD8"/>
    <w:rsid w:val="00C43126"/>
    <w:rsid w:val="00C47715"/>
    <w:rsid w:val="00C47FF5"/>
    <w:rsid w:val="00C50BAA"/>
    <w:rsid w:val="00C51A1F"/>
    <w:rsid w:val="00C51F95"/>
    <w:rsid w:val="00C53721"/>
    <w:rsid w:val="00C5393A"/>
    <w:rsid w:val="00C565AB"/>
    <w:rsid w:val="00C608C5"/>
    <w:rsid w:val="00C614CF"/>
    <w:rsid w:val="00C61B7D"/>
    <w:rsid w:val="00C62422"/>
    <w:rsid w:val="00C625EF"/>
    <w:rsid w:val="00C6466F"/>
    <w:rsid w:val="00C6500A"/>
    <w:rsid w:val="00C65016"/>
    <w:rsid w:val="00C7037F"/>
    <w:rsid w:val="00C718E3"/>
    <w:rsid w:val="00C72232"/>
    <w:rsid w:val="00C72974"/>
    <w:rsid w:val="00C72A54"/>
    <w:rsid w:val="00C72E9B"/>
    <w:rsid w:val="00C7313D"/>
    <w:rsid w:val="00C73515"/>
    <w:rsid w:val="00C7539B"/>
    <w:rsid w:val="00C7603B"/>
    <w:rsid w:val="00C761DB"/>
    <w:rsid w:val="00C81E63"/>
    <w:rsid w:val="00C82344"/>
    <w:rsid w:val="00C83718"/>
    <w:rsid w:val="00C8733C"/>
    <w:rsid w:val="00C917E5"/>
    <w:rsid w:val="00C919AB"/>
    <w:rsid w:val="00C92729"/>
    <w:rsid w:val="00CA2FF9"/>
    <w:rsid w:val="00CA3FB9"/>
    <w:rsid w:val="00CA5D97"/>
    <w:rsid w:val="00CB0D92"/>
    <w:rsid w:val="00CB1DAC"/>
    <w:rsid w:val="00CB3727"/>
    <w:rsid w:val="00CB372C"/>
    <w:rsid w:val="00CB534B"/>
    <w:rsid w:val="00CB5B80"/>
    <w:rsid w:val="00CB6BFB"/>
    <w:rsid w:val="00CB79C2"/>
    <w:rsid w:val="00CB7C0C"/>
    <w:rsid w:val="00CC0DFD"/>
    <w:rsid w:val="00CC214E"/>
    <w:rsid w:val="00CC41EE"/>
    <w:rsid w:val="00CC42C5"/>
    <w:rsid w:val="00CC79E7"/>
    <w:rsid w:val="00CC7D4E"/>
    <w:rsid w:val="00CD0EC6"/>
    <w:rsid w:val="00CD1448"/>
    <w:rsid w:val="00CD1AA8"/>
    <w:rsid w:val="00CD1F58"/>
    <w:rsid w:val="00CD2E1B"/>
    <w:rsid w:val="00CD6DED"/>
    <w:rsid w:val="00CD7768"/>
    <w:rsid w:val="00CE1B32"/>
    <w:rsid w:val="00CE2E19"/>
    <w:rsid w:val="00CE481B"/>
    <w:rsid w:val="00CF1C49"/>
    <w:rsid w:val="00CF55FE"/>
    <w:rsid w:val="00CF630A"/>
    <w:rsid w:val="00CF65E0"/>
    <w:rsid w:val="00CF67DC"/>
    <w:rsid w:val="00CF6B2D"/>
    <w:rsid w:val="00CF7697"/>
    <w:rsid w:val="00D00651"/>
    <w:rsid w:val="00D0074C"/>
    <w:rsid w:val="00D0182A"/>
    <w:rsid w:val="00D02832"/>
    <w:rsid w:val="00D02A44"/>
    <w:rsid w:val="00D02EE3"/>
    <w:rsid w:val="00D03E5A"/>
    <w:rsid w:val="00D05D70"/>
    <w:rsid w:val="00D101F1"/>
    <w:rsid w:val="00D11468"/>
    <w:rsid w:val="00D1169D"/>
    <w:rsid w:val="00D12228"/>
    <w:rsid w:val="00D12A29"/>
    <w:rsid w:val="00D13461"/>
    <w:rsid w:val="00D14A4B"/>
    <w:rsid w:val="00D21326"/>
    <w:rsid w:val="00D2303B"/>
    <w:rsid w:val="00D24277"/>
    <w:rsid w:val="00D244AA"/>
    <w:rsid w:val="00D26D64"/>
    <w:rsid w:val="00D27566"/>
    <w:rsid w:val="00D30DE3"/>
    <w:rsid w:val="00D33330"/>
    <w:rsid w:val="00D343A8"/>
    <w:rsid w:val="00D3459D"/>
    <w:rsid w:val="00D3690D"/>
    <w:rsid w:val="00D419BE"/>
    <w:rsid w:val="00D41F62"/>
    <w:rsid w:val="00D430EC"/>
    <w:rsid w:val="00D4331A"/>
    <w:rsid w:val="00D44F69"/>
    <w:rsid w:val="00D45F1F"/>
    <w:rsid w:val="00D461C1"/>
    <w:rsid w:val="00D469AA"/>
    <w:rsid w:val="00D46D67"/>
    <w:rsid w:val="00D52E6B"/>
    <w:rsid w:val="00D53B49"/>
    <w:rsid w:val="00D53C94"/>
    <w:rsid w:val="00D555C0"/>
    <w:rsid w:val="00D55E3B"/>
    <w:rsid w:val="00D56860"/>
    <w:rsid w:val="00D574EF"/>
    <w:rsid w:val="00D6071A"/>
    <w:rsid w:val="00D60781"/>
    <w:rsid w:val="00D6139B"/>
    <w:rsid w:val="00D64575"/>
    <w:rsid w:val="00D67678"/>
    <w:rsid w:val="00D67FDF"/>
    <w:rsid w:val="00D70DA0"/>
    <w:rsid w:val="00D710B7"/>
    <w:rsid w:val="00D7219C"/>
    <w:rsid w:val="00D73B59"/>
    <w:rsid w:val="00D73D16"/>
    <w:rsid w:val="00D77704"/>
    <w:rsid w:val="00D81EC6"/>
    <w:rsid w:val="00D833D4"/>
    <w:rsid w:val="00D84969"/>
    <w:rsid w:val="00D84B41"/>
    <w:rsid w:val="00D8547B"/>
    <w:rsid w:val="00D85680"/>
    <w:rsid w:val="00D86AAC"/>
    <w:rsid w:val="00D86DF0"/>
    <w:rsid w:val="00D87539"/>
    <w:rsid w:val="00D8772B"/>
    <w:rsid w:val="00D91551"/>
    <w:rsid w:val="00D927C2"/>
    <w:rsid w:val="00D93BB2"/>
    <w:rsid w:val="00D9406A"/>
    <w:rsid w:val="00D95784"/>
    <w:rsid w:val="00D959AD"/>
    <w:rsid w:val="00D97D86"/>
    <w:rsid w:val="00D97E80"/>
    <w:rsid w:val="00DA0166"/>
    <w:rsid w:val="00DA020B"/>
    <w:rsid w:val="00DA0911"/>
    <w:rsid w:val="00DA6053"/>
    <w:rsid w:val="00DA64DC"/>
    <w:rsid w:val="00DA716D"/>
    <w:rsid w:val="00DB1096"/>
    <w:rsid w:val="00DB18AA"/>
    <w:rsid w:val="00DB231F"/>
    <w:rsid w:val="00DB2995"/>
    <w:rsid w:val="00DB4DEA"/>
    <w:rsid w:val="00DB7782"/>
    <w:rsid w:val="00DC22FB"/>
    <w:rsid w:val="00DC2645"/>
    <w:rsid w:val="00DC3043"/>
    <w:rsid w:val="00DC3179"/>
    <w:rsid w:val="00DC51DB"/>
    <w:rsid w:val="00DC6F37"/>
    <w:rsid w:val="00DC70C2"/>
    <w:rsid w:val="00DD09A5"/>
    <w:rsid w:val="00DD445A"/>
    <w:rsid w:val="00DD457A"/>
    <w:rsid w:val="00DD5D2A"/>
    <w:rsid w:val="00DE2CA2"/>
    <w:rsid w:val="00DE2CAB"/>
    <w:rsid w:val="00DE3477"/>
    <w:rsid w:val="00DE430C"/>
    <w:rsid w:val="00DE4C77"/>
    <w:rsid w:val="00DE59FB"/>
    <w:rsid w:val="00DE5B91"/>
    <w:rsid w:val="00DE78B9"/>
    <w:rsid w:val="00DF1C3E"/>
    <w:rsid w:val="00DF202B"/>
    <w:rsid w:val="00DF345B"/>
    <w:rsid w:val="00DF664B"/>
    <w:rsid w:val="00E00289"/>
    <w:rsid w:val="00E00871"/>
    <w:rsid w:val="00E02D0A"/>
    <w:rsid w:val="00E04357"/>
    <w:rsid w:val="00E04751"/>
    <w:rsid w:val="00E055A6"/>
    <w:rsid w:val="00E06126"/>
    <w:rsid w:val="00E0637F"/>
    <w:rsid w:val="00E13F12"/>
    <w:rsid w:val="00E15605"/>
    <w:rsid w:val="00E157E4"/>
    <w:rsid w:val="00E15AB1"/>
    <w:rsid w:val="00E16BD6"/>
    <w:rsid w:val="00E23AD4"/>
    <w:rsid w:val="00E24D28"/>
    <w:rsid w:val="00E3005B"/>
    <w:rsid w:val="00E308E5"/>
    <w:rsid w:val="00E311C5"/>
    <w:rsid w:val="00E32406"/>
    <w:rsid w:val="00E327E8"/>
    <w:rsid w:val="00E32E0B"/>
    <w:rsid w:val="00E33BE2"/>
    <w:rsid w:val="00E3463A"/>
    <w:rsid w:val="00E44503"/>
    <w:rsid w:val="00E4457E"/>
    <w:rsid w:val="00E4484A"/>
    <w:rsid w:val="00E4549F"/>
    <w:rsid w:val="00E455A8"/>
    <w:rsid w:val="00E46A0E"/>
    <w:rsid w:val="00E50127"/>
    <w:rsid w:val="00E526EC"/>
    <w:rsid w:val="00E53DD4"/>
    <w:rsid w:val="00E549B8"/>
    <w:rsid w:val="00E57369"/>
    <w:rsid w:val="00E57FA9"/>
    <w:rsid w:val="00E60214"/>
    <w:rsid w:val="00E6444F"/>
    <w:rsid w:val="00E66DD1"/>
    <w:rsid w:val="00E70666"/>
    <w:rsid w:val="00E72062"/>
    <w:rsid w:val="00E735DB"/>
    <w:rsid w:val="00E73BCC"/>
    <w:rsid w:val="00E73DC3"/>
    <w:rsid w:val="00E741E4"/>
    <w:rsid w:val="00E74D52"/>
    <w:rsid w:val="00E74DA5"/>
    <w:rsid w:val="00E75BD3"/>
    <w:rsid w:val="00E76F46"/>
    <w:rsid w:val="00E80975"/>
    <w:rsid w:val="00E8156C"/>
    <w:rsid w:val="00E831FE"/>
    <w:rsid w:val="00E83CDE"/>
    <w:rsid w:val="00E8635D"/>
    <w:rsid w:val="00E86FEA"/>
    <w:rsid w:val="00E9094B"/>
    <w:rsid w:val="00E9414B"/>
    <w:rsid w:val="00E96CE4"/>
    <w:rsid w:val="00E97F31"/>
    <w:rsid w:val="00EA04F5"/>
    <w:rsid w:val="00EA079D"/>
    <w:rsid w:val="00EA7634"/>
    <w:rsid w:val="00EB064F"/>
    <w:rsid w:val="00EB11CE"/>
    <w:rsid w:val="00EB1371"/>
    <w:rsid w:val="00EB1C38"/>
    <w:rsid w:val="00EB25EB"/>
    <w:rsid w:val="00EB477D"/>
    <w:rsid w:val="00EB6412"/>
    <w:rsid w:val="00EB66C8"/>
    <w:rsid w:val="00EC2F7F"/>
    <w:rsid w:val="00EC47CF"/>
    <w:rsid w:val="00EC5BE9"/>
    <w:rsid w:val="00EC6208"/>
    <w:rsid w:val="00EC7A99"/>
    <w:rsid w:val="00EC7FDF"/>
    <w:rsid w:val="00ED0E1A"/>
    <w:rsid w:val="00ED1B1B"/>
    <w:rsid w:val="00ED233A"/>
    <w:rsid w:val="00ED24BB"/>
    <w:rsid w:val="00ED34E9"/>
    <w:rsid w:val="00ED39BF"/>
    <w:rsid w:val="00ED3F0A"/>
    <w:rsid w:val="00ED6113"/>
    <w:rsid w:val="00EE1630"/>
    <w:rsid w:val="00EE1E29"/>
    <w:rsid w:val="00EE477D"/>
    <w:rsid w:val="00EE4D21"/>
    <w:rsid w:val="00EE514B"/>
    <w:rsid w:val="00EE5F9F"/>
    <w:rsid w:val="00EF04AF"/>
    <w:rsid w:val="00EF053C"/>
    <w:rsid w:val="00EF1D13"/>
    <w:rsid w:val="00EF2669"/>
    <w:rsid w:val="00EF429A"/>
    <w:rsid w:val="00EF432E"/>
    <w:rsid w:val="00EF5FF8"/>
    <w:rsid w:val="00EF66B3"/>
    <w:rsid w:val="00F013B2"/>
    <w:rsid w:val="00F01DAD"/>
    <w:rsid w:val="00F01F5D"/>
    <w:rsid w:val="00F0595B"/>
    <w:rsid w:val="00F124AF"/>
    <w:rsid w:val="00F1395B"/>
    <w:rsid w:val="00F13B91"/>
    <w:rsid w:val="00F15115"/>
    <w:rsid w:val="00F154D9"/>
    <w:rsid w:val="00F15623"/>
    <w:rsid w:val="00F159C8"/>
    <w:rsid w:val="00F15B76"/>
    <w:rsid w:val="00F17231"/>
    <w:rsid w:val="00F24593"/>
    <w:rsid w:val="00F2517E"/>
    <w:rsid w:val="00F25E84"/>
    <w:rsid w:val="00F303DA"/>
    <w:rsid w:val="00F312FF"/>
    <w:rsid w:val="00F3191D"/>
    <w:rsid w:val="00F319ED"/>
    <w:rsid w:val="00F32D11"/>
    <w:rsid w:val="00F34166"/>
    <w:rsid w:val="00F3445D"/>
    <w:rsid w:val="00F35719"/>
    <w:rsid w:val="00F361D5"/>
    <w:rsid w:val="00F3734C"/>
    <w:rsid w:val="00F37660"/>
    <w:rsid w:val="00F37C91"/>
    <w:rsid w:val="00F40A4B"/>
    <w:rsid w:val="00F41FF2"/>
    <w:rsid w:val="00F423A1"/>
    <w:rsid w:val="00F42FCE"/>
    <w:rsid w:val="00F438C9"/>
    <w:rsid w:val="00F43B2E"/>
    <w:rsid w:val="00F45A00"/>
    <w:rsid w:val="00F45C83"/>
    <w:rsid w:val="00F4628F"/>
    <w:rsid w:val="00F50C12"/>
    <w:rsid w:val="00F514DE"/>
    <w:rsid w:val="00F5255B"/>
    <w:rsid w:val="00F527BF"/>
    <w:rsid w:val="00F56A0B"/>
    <w:rsid w:val="00F572CC"/>
    <w:rsid w:val="00F62B53"/>
    <w:rsid w:val="00F6557B"/>
    <w:rsid w:val="00F655D7"/>
    <w:rsid w:val="00F65918"/>
    <w:rsid w:val="00F65EF5"/>
    <w:rsid w:val="00F67033"/>
    <w:rsid w:val="00F71F59"/>
    <w:rsid w:val="00F741A2"/>
    <w:rsid w:val="00F75B6E"/>
    <w:rsid w:val="00F75E9B"/>
    <w:rsid w:val="00F774BC"/>
    <w:rsid w:val="00F800A5"/>
    <w:rsid w:val="00F824DB"/>
    <w:rsid w:val="00F86BAD"/>
    <w:rsid w:val="00F8745B"/>
    <w:rsid w:val="00F90308"/>
    <w:rsid w:val="00F9309B"/>
    <w:rsid w:val="00F93833"/>
    <w:rsid w:val="00F94CC4"/>
    <w:rsid w:val="00F956D8"/>
    <w:rsid w:val="00FA20F0"/>
    <w:rsid w:val="00FA2646"/>
    <w:rsid w:val="00FB037C"/>
    <w:rsid w:val="00FB1D0A"/>
    <w:rsid w:val="00FB1EAD"/>
    <w:rsid w:val="00FB2CEF"/>
    <w:rsid w:val="00FB376F"/>
    <w:rsid w:val="00FB6BD1"/>
    <w:rsid w:val="00FC0B7E"/>
    <w:rsid w:val="00FC0BFE"/>
    <w:rsid w:val="00FC0FA6"/>
    <w:rsid w:val="00FC1A68"/>
    <w:rsid w:val="00FC368F"/>
    <w:rsid w:val="00FC3CDE"/>
    <w:rsid w:val="00FC54EB"/>
    <w:rsid w:val="00FC75E4"/>
    <w:rsid w:val="00FD16D0"/>
    <w:rsid w:val="00FD1D06"/>
    <w:rsid w:val="00FD52C6"/>
    <w:rsid w:val="00FD55E2"/>
    <w:rsid w:val="00FD61AC"/>
    <w:rsid w:val="00FD6A21"/>
    <w:rsid w:val="00FE0B5D"/>
    <w:rsid w:val="00FE18DC"/>
    <w:rsid w:val="00FE1C46"/>
    <w:rsid w:val="00FE3671"/>
    <w:rsid w:val="00FE4281"/>
    <w:rsid w:val="00FE47E3"/>
    <w:rsid w:val="00FE4A86"/>
    <w:rsid w:val="00FE5464"/>
    <w:rsid w:val="00FE6ECB"/>
    <w:rsid w:val="00FF1E4A"/>
    <w:rsid w:val="00FF2605"/>
    <w:rsid w:val="00FF2979"/>
    <w:rsid w:val="00FF32D0"/>
    <w:rsid w:val="00FF3693"/>
    <w:rsid w:val="00FF4FED"/>
    <w:rsid w:val="00FF5C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46B8ECB"/>
  <w15:chartTrackingRefBased/>
  <w15:docId w15:val="{2915D807-14A2-43E9-831E-F4E9213D6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86FEA"/>
    <w:pPr>
      <w:jc w:val="both"/>
    </w:pPr>
    <w:rPr>
      <w:rFonts w:ascii="Times New Roman" w:hAnsi="Times New Roman"/>
      <w:color w:val="000000" w:themeColor="text1"/>
      <w:sz w:val="24"/>
    </w:rPr>
  </w:style>
  <w:style w:type="paragraph" w:styleId="Judul1">
    <w:name w:val="heading 1"/>
    <w:basedOn w:val="Normal"/>
    <w:next w:val="Normal"/>
    <w:link w:val="Judul1KAR"/>
    <w:autoRedefine/>
    <w:uiPriority w:val="9"/>
    <w:qFormat/>
    <w:rsid w:val="003939BE"/>
    <w:pPr>
      <w:keepNext/>
      <w:keepLines/>
      <w:spacing w:after="0" w:line="480" w:lineRule="auto"/>
      <w:jc w:val="center"/>
      <w:outlineLvl w:val="0"/>
    </w:pPr>
    <w:rPr>
      <w:rFonts w:eastAsia="Times New Roman" w:cstheme="majorBidi"/>
      <w:b/>
      <w:szCs w:val="32"/>
      <w:lang w:val="id-ID" w:eastAsia="id-ID"/>
    </w:rPr>
  </w:style>
  <w:style w:type="paragraph" w:styleId="Judul2">
    <w:name w:val="heading 2"/>
    <w:basedOn w:val="Normal"/>
    <w:next w:val="Normal"/>
    <w:link w:val="Judul2KAR"/>
    <w:autoRedefine/>
    <w:uiPriority w:val="9"/>
    <w:unhideWhenUsed/>
    <w:qFormat/>
    <w:rsid w:val="00F361D5"/>
    <w:pPr>
      <w:keepNext/>
      <w:keepLines/>
      <w:spacing w:after="0" w:line="480" w:lineRule="auto"/>
      <w:outlineLvl w:val="1"/>
    </w:pPr>
    <w:rPr>
      <w:rFonts w:ascii="TimesNewRomanPSMT" w:eastAsia="Times New Roman" w:hAnsi="TimesNewRomanPSMT" w:cs="Times New Roman"/>
      <w:b/>
      <w:bCs/>
      <w:color w:val="auto"/>
      <w:szCs w:val="24"/>
      <w:lang w:val="id-ID" w:eastAsia="id-ID"/>
    </w:rPr>
  </w:style>
  <w:style w:type="paragraph" w:styleId="Judul3">
    <w:name w:val="heading 3"/>
    <w:basedOn w:val="Normal"/>
    <w:next w:val="Normal"/>
    <w:link w:val="Judul3KAR"/>
    <w:autoRedefine/>
    <w:uiPriority w:val="9"/>
    <w:unhideWhenUsed/>
    <w:qFormat/>
    <w:rsid w:val="00E02D0A"/>
    <w:pPr>
      <w:keepNext/>
      <w:keepLines/>
      <w:spacing w:before="40" w:after="0" w:line="480" w:lineRule="auto"/>
      <w:outlineLvl w:val="2"/>
    </w:pPr>
    <w:rPr>
      <w:rFonts w:eastAsiaTheme="majorEastAsia" w:cstheme="majorBidi"/>
      <w:bCs/>
      <w:szCs w:val="24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A2167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unhideWhenUsed/>
    <w:qFormat/>
    <w:rsid w:val="009C62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unhideWhenUsed/>
    <w:qFormat/>
    <w:rsid w:val="009C62BB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Judul">
    <w:name w:val="Title"/>
    <w:basedOn w:val="Normal"/>
    <w:next w:val="Normal"/>
    <w:link w:val="JudulKAR"/>
    <w:uiPriority w:val="10"/>
    <w:qFormat/>
    <w:rsid w:val="00FC0FA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JudulKAR">
    <w:name w:val="Judul KAR"/>
    <w:basedOn w:val="FontParagrafDefault"/>
    <w:link w:val="Judul"/>
    <w:uiPriority w:val="10"/>
    <w:rsid w:val="00FC0FA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Judul1KAR">
    <w:name w:val="Judul 1 KAR"/>
    <w:basedOn w:val="FontParagrafDefault"/>
    <w:link w:val="Judul1"/>
    <w:uiPriority w:val="9"/>
    <w:rsid w:val="003939BE"/>
    <w:rPr>
      <w:rFonts w:ascii="Times New Roman" w:eastAsia="Times New Roman" w:hAnsi="Times New Roman" w:cstheme="majorBidi"/>
      <w:b/>
      <w:color w:val="000000" w:themeColor="text1"/>
      <w:sz w:val="24"/>
      <w:szCs w:val="32"/>
      <w:lang w:val="id-ID" w:eastAsia="id-ID"/>
    </w:rPr>
  </w:style>
  <w:style w:type="character" w:customStyle="1" w:styleId="Judul2KAR">
    <w:name w:val="Judul 2 KAR"/>
    <w:basedOn w:val="FontParagrafDefault"/>
    <w:link w:val="Judul2"/>
    <w:uiPriority w:val="9"/>
    <w:rsid w:val="00F361D5"/>
    <w:rPr>
      <w:rFonts w:ascii="TimesNewRomanPSMT" w:eastAsia="Times New Roman" w:hAnsi="TimesNewRomanPSMT" w:cs="Times New Roman"/>
      <w:b/>
      <w:bCs/>
      <w:sz w:val="24"/>
      <w:szCs w:val="24"/>
      <w:lang w:val="id-ID" w:eastAsia="id-ID"/>
    </w:rPr>
  </w:style>
  <w:style w:type="paragraph" w:styleId="DaftarParagraf">
    <w:name w:val="List Paragraph"/>
    <w:aliases w:val="sub de titre 4,ANNEX,List Paragraph1,TABEL,kepala,Colorful List - Accent 11,Body Text Char1,Char Char2,List Paragraph2,Char Char21,Tabel,SUB BAB2,ListKebijakan,Dalam Tabel,First Level Outline,No tk3,List Paragraph11,sub SUBBAB,Sub2,POINT"/>
    <w:basedOn w:val="Normal"/>
    <w:link w:val="DaftarParagrafKAR"/>
    <w:uiPriority w:val="34"/>
    <w:qFormat/>
    <w:rsid w:val="00FC0FA6"/>
    <w:pPr>
      <w:ind w:left="720"/>
      <w:contextualSpacing/>
    </w:pPr>
  </w:style>
  <w:style w:type="character" w:styleId="NomorBaris">
    <w:name w:val="line number"/>
    <w:basedOn w:val="FontParagrafDefault"/>
    <w:uiPriority w:val="99"/>
    <w:semiHidden/>
    <w:unhideWhenUsed/>
    <w:rsid w:val="00CB6BFB"/>
  </w:style>
  <w:style w:type="paragraph" w:styleId="Header">
    <w:name w:val="header"/>
    <w:basedOn w:val="Normal"/>
    <w:link w:val="HeaderKAR"/>
    <w:uiPriority w:val="99"/>
    <w:unhideWhenUsed/>
    <w:rsid w:val="00CB6B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CB6BFB"/>
  </w:style>
  <w:style w:type="paragraph" w:styleId="Footer">
    <w:name w:val="footer"/>
    <w:basedOn w:val="Normal"/>
    <w:link w:val="FooterKAR"/>
    <w:uiPriority w:val="99"/>
    <w:unhideWhenUsed/>
    <w:rsid w:val="00CB6B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CB6BFB"/>
  </w:style>
  <w:style w:type="character" w:customStyle="1" w:styleId="Judul3KAR">
    <w:name w:val="Judul 3 KAR"/>
    <w:basedOn w:val="FontParagrafDefault"/>
    <w:link w:val="Judul3"/>
    <w:uiPriority w:val="9"/>
    <w:rsid w:val="00E02D0A"/>
    <w:rPr>
      <w:rFonts w:ascii="Times New Roman" w:eastAsiaTheme="majorEastAsia" w:hAnsi="Times New Roman" w:cstheme="majorBidi"/>
      <w:bCs/>
      <w:color w:val="000000" w:themeColor="text1"/>
      <w:sz w:val="24"/>
      <w:szCs w:val="24"/>
    </w:rPr>
  </w:style>
  <w:style w:type="character" w:customStyle="1" w:styleId="Judul4KAR">
    <w:name w:val="Judul 4 KAR"/>
    <w:basedOn w:val="FontParagrafDefault"/>
    <w:link w:val="Judul4"/>
    <w:uiPriority w:val="9"/>
    <w:rsid w:val="00A21677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Hyperlink">
    <w:name w:val="Hyperlink"/>
    <w:basedOn w:val="FontParagrafDefault"/>
    <w:uiPriority w:val="99"/>
    <w:unhideWhenUsed/>
    <w:rsid w:val="00BC6F8B"/>
    <w:rPr>
      <w:color w:val="0000FF"/>
      <w:u w:val="single"/>
    </w:rPr>
  </w:style>
  <w:style w:type="character" w:customStyle="1" w:styleId="Judul5KAR">
    <w:name w:val="Judul 5 KAR"/>
    <w:basedOn w:val="FontParagrafDefault"/>
    <w:link w:val="Judul5"/>
    <w:uiPriority w:val="9"/>
    <w:rsid w:val="009C62BB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rsid w:val="009C62BB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Default">
    <w:name w:val="Default"/>
    <w:rsid w:val="00B451F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9">
    <w:name w:val="A9"/>
    <w:uiPriority w:val="99"/>
    <w:rsid w:val="007F0CB5"/>
    <w:rPr>
      <w:color w:val="000000"/>
      <w:sz w:val="12"/>
      <w:szCs w:val="12"/>
    </w:rPr>
  </w:style>
  <w:style w:type="paragraph" w:styleId="JudulTOC">
    <w:name w:val="TOC Heading"/>
    <w:basedOn w:val="Judul1"/>
    <w:next w:val="Normal"/>
    <w:uiPriority w:val="39"/>
    <w:unhideWhenUsed/>
    <w:qFormat/>
    <w:rsid w:val="005A720A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182372"/>
    <w:pPr>
      <w:tabs>
        <w:tab w:val="right" w:leader="dot" w:pos="7928"/>
      </w:tabs>
      <w:spacing w:after="0" w:line="360" w:lineRule="auto"/>
    </w:pPr>
    <w:rPr>
      <w:rFonts w:asciiTheme="minorHAnsi" w:hAnsiTheme="minorHAnsi" w:cstheme="minorHAnsi"/>
      <w:b/>
      <w:bCs/>
      <w:i/>
      <w:iCs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F3693"/>
    <w:pPr>
      <w:tabs>
        <w:tab w:val="left" w:pos="960"/>
        <w:tab w:val="right" w:leader="dot" w:pos="7928"/>
      </w:tabs>
      <w:spacing w:after="0" w:line="480" w:lineRule="auto"/>
    </w:pPr>
    <w:rPr>
      <w:rFonts w:asciiTheme="minorHAnsi" w:hAnsiTheme="minorHAnsi" w:cstheme="minorHAnsi"/>
      <w:b/>
      <w:bCs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172FA2"/>
    <w:pPr>
      <w:tabs>
        <w:tab w:val="left" w:pos="1200"/>
        <w:tab w:val="right" w:leader="dot" w:pos="7928"/>
      </w:tabs>
      <w:spacing w:after="0" w:line="360" w:lineRule="auto"/>
      <w:ind w:left="480"/>
    </w:pPr>
    <w:rPr>
      <w:rFonts w:asciiTheme="minorHAnsi" w:hAnsiTheme="minorHAnsi" w:cstheme="minorHAnsi"/>
      <w:sz w:val="20"/>
      <w:szCs w:val="20"/>
    </w:rPr>
  </w:style>
  <w:style w:type="table" w:styleId="KisiTabel">
    <w:name w:val="Table Grid"/>
    <w:basedOn w:val="TabelNormal"/>
    <w:uiPriority w:val="39"/>
    <w:rsid w:val="00E573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15">
    <w:name w:val="Pa15"/>
    <w:basedOn w:val="Default"/>
    <w:next w:val="Default"/>
    <w:uiPriority w:val="99"/>
    <w:rsid w:val="00B017B7"/>
    <w:pPr>
      <w:spacing w:line="261" w:lineRule="atLeast"/>
    </w:pPr>
    <w:rPr>
      <w:rFonts w:ascii="Arial" w:hAnsi="Arial" w:cs="Arial"/>
      <w:color w:val="auto"/>
    </w:rPr>
  </w:style>
  <w:style w:type="paragraph" w:styleId="NormalWeb">
    <w:name w:val="Normal (Web)"/>
    <w:basedOn w:val="Normal"/>
    <w:uiPriority w:val="99"/>
    <w:unhideWhenUsed/>
    <w:qFormat/>
    <w:rsid w:val="003D7C2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id-ID" w:eastAsia="id-ID"/>
    </w:rPr>
  </w:style>
  <w:style w:type="character" w:customStyle="1" w:styleId="apple-converted-space">
    <w:name w:val="apple-converted-space"/>
    <w:basedOn w:val="FontParagrafDefault"/>
    <w:rsid w:val="003F29A9"/>
  </w:style>
  <w:style w:type="paragraph" w:customStyle="1" w:styleId="text-justify">
    <w:name w:val="text-justify"/>
    <w:basedOn w:val="Normal"/>
    <w:rsid w:val="00CC7D4E"/>
    <w:pPr>
      <w:spacing w:before="100" w:beforeAutospacing="1" w:after="100" w:afterAutospacing="1" w:line="240" w:lineRule="auto"/>
      <w:jc w:val="left"/>
    </w:pPr>
    <w:rPr>
      <w:rFonts w:eastAsia="Times New Roman" w:cs="Times New Roman"/>
      <w:color w:val="auto"/>
      <w:szCs w:val="24"/>
      <w:lang w:val="id-ID" w:eastAsia="id-ID"/>
    </w:rPr>
  </w:style>
  <w:style w:type="paragraph" w:styleId="TidakAdaSpasi">
    <w:name w:val="No Spacing"/>
    <w:uiPriority w:val="1"/>
    <w:qFormat/>
    <w:rsid w:val="00277063"/>
    <w:pPr>
      <w:spacing w:after="0" w:line="240" w:lineRule="auto"/>
      <w:jc w:val="both"/>
    </w:pPr>
    <w:rPr>
      <w:rFonts w:ascii="Times New Roman" w:hAnsi="Times New Roman"/>
      <w:color w:val="000000" w:themeColor="text1"/>
      <w:sz w:val="24"/>
    </w:rPr>
  </w:style>
  <w:style w:type="character" w:styleId="NomorHalaman">
    <w:name w:val="page number"/>
    <w:basedOn w:val="FontParagrafDefault"/>
    <w:uiPriority w:val="99"/>
    <w:semiHidden/>
    <w:unhideWhenUsed/>
    <w:rsid w:val="007F70A9"/>
  </w:style>
  <w:style w:type="character" w:styleId="Penekanan">
    <w:name w:val="Emphasis"/>
    <w:basedOn w:val="FontParagrafDefault"/>
    <w:uiPriority w:val="20"/>
    <w:qFormat/>
    <w:rsid w:val="002F641A"/>
    <w:rPr>
      <w:i/>
      <w:i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A3FB9"/>
    <w:pPr>
      <w:spacing w:after="0"/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A3FB9"/>
    <w:pPr>
      <w:spacing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A3FB9"/>
    <w:pPr>
      <w:spacing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A3FB9"/>
    <w:pPr>
      <w:spacing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A3FB9"/>
    <w:pPr>
      <w:spacing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A3FB9"/>
    <w:pPr>
      <w:spacing w:after="0"/>
      <w:ind w:left="1920"/>
      <w:jc w:val="left"/>
    </w:pPr>
    <w:rPr>
      <w:rFonts w:asciiTheme="minorHAnsi" w:hAnsiTheme="minorHAnsi" w:cstheme="minorHAnsi"/>
      <w:sz w:val="20"/>
      <w:szCs w:val="20"/>
    </w:rPr>
  </w:style>
  <w:style w:type="paragraph" w:styleId="IndenTeksIsi2">
    <w:name w:val="Body Text Indent 2"/>
    <w:basedOn w:val="Normal"/>
    <w:link w:val="IndenTeksIsi2KAR"/>
    <w:unhideWhenUsed/>
    <w:rsid w:val="00995161"/>
    <w:pPr>
      <w:spacing w:after="120" w:line="480" w:lineRule="auto"/>
      <w:ind w:left="283"/>
      <w:jc w:val="left"/>
    </w:pPr>
    <w:rPr>
      <w:rFonts w:asciiTheme="minorHAnsi" w:hAnsiTheme="minorHAnsi"/>
      <w:noProof/>
      <w:color w:val="auto"/>
      <w:sz w:val="22"/>
      <w:lang w:val="id-ID"/>
    </w:rPr>
  </w:style>
  <w:style w:type="character" w:customStyle="1" w:styleId="IndenTeksIsi2KAR">
    <w:name w:val="Inden Teks Isi 2 KAR"/>
    <w:basedOn w:val="FontParagrafDefault"/>
    <w:link w:val="IndenTeksIsi2"/>
    <w:rsid w:val="00995161"/>
    <w:rPr>
      <w:noProof/>
      <w:lang w:val="id-ID"/>
    </w:rPr>
  </w:style>
  <w:style w:type="character" w:customStyle="1" w:styleId="DaftarParagrafKAR">
    <w:name w:val="Daftar Paragraf KAR"/>
    <w:aliases w:val="sub de titre 4 KAR,ANNEX KAR,List Paragraph1 KAR,TABEL KAR,kepala KAR,Colorful List - Accent 11 KAR,Body Text Char1 KAR,Char Char2 KAR,List Paragraph2 KAR,Char Char21 KAR,Tabel KAR,SUB BAB2 KAR,ListKebijakan KAR,Dalam Tabel KAR"/>
    <w:link w:val="DaftarParagraf"/>
    <w:uiPriority w:val="34"/>
    <w:qFormat/>
    <w:locked/>
    <w:rsid w:val="00995161"/>
    <w:rPr>
      <w:rFonts w:ascii="Times New Roman" w:hAnsi="Times New Roman"/>
      <w:color w:val="000000" w:themeColor="text1"/>
      <w:sz w:val="24"/>
    </w:rPr>
  </w:style>
  <w:style w:type="paragraph" w:customStyle="1" w:styleId="TableParagraph">
    <w:name w:val="Table Paragraph"/>
    <w:basedOn w:val="Normal"/>
    <w:uiPriority w:val="1"/>
    <w:qFormat/>
    <w:rsid w:val="0086142A"/>
    <w:pPr>
      <w:widowControl w:val="0"/>
      <w:autoSpaceDE w:val="0"/>
      <w:autoSpaceDN w:val="0"/>
      <w:spacing w:after="0" w:line="240" w:lineRule="auto"/>
      <w:jc w:val="left"/>
    </w:pPr>
    <w:rPr>
      <w:rFonts w:ascii="Arial MT" w:eastAsia="Arial MT" w:hAnsi="Arial MT" w:cs="Arial MT"/>
      <w:color w:val="auto"/>
      <w:sz w:val="22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4B6280"/>
    <w:rPr>
      <w:color w:val="605E5C"/>
      <w:shd w:val="clear" w:color="auto" w:fill="E1DFDD"/>
    </w:rPr>
  </w:style>
  <w:style w:type="paragraph" w:styleId="Keterangan">
    <w:name w:val="caption"/>
    <w:basedOn w:val="Normal"/>
    <w:next w:val="Normal"/>
    <w:uiPriority w:val="35"/>
    <w:unhideWhenUsed/>
    <w:qFormat/>
    <w:rsid w:val="007B545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9E782A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3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292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60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2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49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652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61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181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80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323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97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16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03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93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60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26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32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2737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52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661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3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91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78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63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581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365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08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205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1674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629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35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32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27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9904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1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5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88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410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12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825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36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2841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51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39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52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917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8634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09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1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442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068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30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4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21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284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69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38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9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56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948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97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47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22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00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91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820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86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5820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328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99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561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595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463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0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68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938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960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31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89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579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287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2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1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9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7165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27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85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365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525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04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85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975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7186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50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43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874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270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1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498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192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449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10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088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8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17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825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26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04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905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860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701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66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94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81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910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031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73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6676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016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78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60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492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66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93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82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866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01121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114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4964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644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7742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519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2165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6391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2389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6931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2981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806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0962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5880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833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834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18239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839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72585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029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6904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839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2023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6192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312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168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0846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588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3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13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84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714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349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521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52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095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800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28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431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38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530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16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102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482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827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15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382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014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249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34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64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92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049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96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76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1774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31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49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45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2000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559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78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20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791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321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87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19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6380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879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84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19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530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88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55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1372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331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357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8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170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077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013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78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39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4012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544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75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955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31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54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1197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109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730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1385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187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2241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9114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6943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328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395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9627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826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529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413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7564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1386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048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03542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3668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8622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063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4058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9696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8286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342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3284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56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796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3319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675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6786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2699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9588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011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9884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6428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98969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741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1644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967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2092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0738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3364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3591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6125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43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01601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5997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520776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1514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4196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2243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071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944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7005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412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7136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6606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6070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219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078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225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22133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58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765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521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47285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08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814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58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47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1355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535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275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70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360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37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41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45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036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8574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816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78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80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12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104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867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224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67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349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37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69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274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31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3271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39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400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94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7786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575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43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7611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604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015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404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99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201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570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651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170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563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136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66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48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001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606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81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16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5202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638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066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9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9568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798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1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075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0917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832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835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6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604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10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84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45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766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0894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0072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407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6920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3101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3161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6906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3506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056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2338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66897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0316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57808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1954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266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8271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204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8636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1222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5436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4720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82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23168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4709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7950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5429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0340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7225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2063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4115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9947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47871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992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6866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587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743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533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9805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5600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453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72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73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0952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561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33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7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7425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22245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3792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780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05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715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17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21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32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241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556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133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9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7724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373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19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94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1573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89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3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67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005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616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571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103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809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315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892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58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08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4383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383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4945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9044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5896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5084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1319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433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004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27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14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853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35699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762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24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018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558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51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1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201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746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9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32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020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128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289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48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377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423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33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2594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78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47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39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325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608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955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02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83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3182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023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00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798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0737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675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757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418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808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717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83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285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156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113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1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50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6445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525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75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96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068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629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77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61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257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265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59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2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537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481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773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403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08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33148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6961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809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8489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61478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8862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9499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3428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954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1379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5962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0310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15968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1228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49917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0011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518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915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2280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7411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33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2385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1541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5004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3905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9328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129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3424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2719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6562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2378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9376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5352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8778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26947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0072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26427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179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5939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8196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211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0009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144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1903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786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84582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5513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2636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7838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7319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372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6051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1162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03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30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5441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8578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829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013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9182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81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314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1448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6506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57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28438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914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706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579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323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0659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2837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1631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9622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2304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125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6131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548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4847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3678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4566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9260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387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700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403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474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1193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320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2994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3161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0638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1799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3474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9015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9908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2672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20708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045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0080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7229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3901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265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8316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7648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5612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954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9738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6283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1293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547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073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64462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462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494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877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0231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1152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670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168061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6542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332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5380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221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997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3501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9763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2514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5395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7324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1308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9134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7922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88099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6045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8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4400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6843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7743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8938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0111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3473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936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5564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436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3562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284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1610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0950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0277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32165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895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312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7478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6848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4426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533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5175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920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7502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28987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3626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4503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571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1329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399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1670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2465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6045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72970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3040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95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57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9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014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471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8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76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7290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864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38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534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279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0514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752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8355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98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7366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808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73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52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954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279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71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880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521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475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71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83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718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531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19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1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7506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550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72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357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279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577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1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86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394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6672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2633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98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1204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3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595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3535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690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403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40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3229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861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761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301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72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0889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368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8018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0494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2534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309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734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72531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7480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57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5941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6797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8231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481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331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7709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4818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220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658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709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484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8844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1058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212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2159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4983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38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0648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870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3438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4345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961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0768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1951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401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246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993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117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1375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49992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784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10425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842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449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2995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0944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343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2534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5195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9160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6956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585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035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75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214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409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471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333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3467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3511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64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1658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96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2454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039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353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64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2327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27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7233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413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94149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5163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804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1460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95652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835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794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9610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37040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031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275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894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6335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4844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349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71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6852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4931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8020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1388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2277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4568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3554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781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73509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8652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725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76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4684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584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557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4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47418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23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374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176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5710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654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399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1250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99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145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0391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22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1855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127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070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4609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975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111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7589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567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296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292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542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356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925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10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8742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593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6820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928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3001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49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96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189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036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982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679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120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941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6161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19028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102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6983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307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914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48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5623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974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83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898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951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353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9809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766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791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318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17087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89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61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577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275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761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3350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034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9186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204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0472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7681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380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039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02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742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945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92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44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894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47815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203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652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008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406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9710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682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374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282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903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817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4912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601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9322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0179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842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751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72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5974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574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340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9591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995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046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323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8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628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9859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641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493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080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5313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58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428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6878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794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8807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971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42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3521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002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846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2186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202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86084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649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9186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92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9510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4826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3196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571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171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7073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789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3017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0644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2877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3355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885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2574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079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548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0487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250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931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111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228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5124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1363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138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572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12976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952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581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4828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677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555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09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882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832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078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365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5675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141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250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32074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5910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6161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156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785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08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24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015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315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77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21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332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817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9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258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5362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630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046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993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686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023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59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138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4861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2921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5845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7118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3999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26549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9798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9910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2431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218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1663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8646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0519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306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3697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1591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7690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458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351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33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48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063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390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655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861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3434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416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529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628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7451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458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67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81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0656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14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960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52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820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287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74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06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134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367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30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58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013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19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2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990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3372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3499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7488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945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652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63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698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134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832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90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6776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847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6929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849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7256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67050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0985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6326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5948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607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1858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8295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7703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63410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1398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926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9978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83157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5538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956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9786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9282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0082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218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539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9375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3740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9290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0197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69078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8021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8523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5862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6347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647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55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42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7030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1080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3318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2174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49312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2877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899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4117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230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0693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6181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158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1514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775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732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5892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2872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07721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9685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1429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378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000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947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3307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592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025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826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846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546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338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355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71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918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258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25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200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610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76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44141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312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4424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896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4699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6520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4961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63982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974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2180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7639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3785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77898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460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2248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37592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2584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213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3340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953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179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585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0344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9370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4885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4011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2278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602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9816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5705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08917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617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06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1810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11731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66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635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192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3888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9530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880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7666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540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483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18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07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637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695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10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283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469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760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05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6944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704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1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7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3828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804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1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91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6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143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1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82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1779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814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215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2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7614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99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64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997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135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340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120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089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3955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714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565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623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9482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104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81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7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53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998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29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99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015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3365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148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28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1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572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626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502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175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176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051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077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57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034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27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30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26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977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105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63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33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392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0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6810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92375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86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7345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296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120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44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53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7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63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918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7267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623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82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17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300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299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0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261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39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4905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964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193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56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0943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684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868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77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406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784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52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1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96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811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837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882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6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4434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055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420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28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462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776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32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73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92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795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509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58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63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111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932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786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224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34133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436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054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9783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63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92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37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3073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553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89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71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620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58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14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569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998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21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01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31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577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103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94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79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6103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047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046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71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995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01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780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54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013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117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945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21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491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411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710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94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3457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8162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159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821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1579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455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874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32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38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9780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966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37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7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0309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576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839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839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3198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790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94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15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439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235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95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82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5951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670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60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937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046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35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48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86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350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449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52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428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9134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38792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481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7273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511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72339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699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11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1941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760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937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2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75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9179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32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9683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22797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170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849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22261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626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41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1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14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336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71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24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9067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718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939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6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3586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973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312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32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411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28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995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62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0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535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418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826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9398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944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43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15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0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25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656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521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30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1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21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413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92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283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993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37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93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163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5053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2412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54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193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5636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647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05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838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436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583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5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316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381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37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67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719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85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68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44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174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76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07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80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363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897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41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7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04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567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58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92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2060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693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13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859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269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249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64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29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365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640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368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838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690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71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27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995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868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607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423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611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227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57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207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835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227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580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32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153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19003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206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768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442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07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781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26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30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526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9569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76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09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48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117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533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956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86492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9454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411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7644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6400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4029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9617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1745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7259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8301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216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8487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1693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260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944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1806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02686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5165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0003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3174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033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37991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37442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8442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95478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0378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835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2574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3889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1636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10091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753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86251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6194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499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5554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01902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4623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5692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005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9961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671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721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6794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272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56684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0134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78367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90590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4935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5176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054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54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719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9017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823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37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94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504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556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91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23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5315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41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585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78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437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209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2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47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43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4233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418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492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024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1982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65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336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40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698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049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62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22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4179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874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841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51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903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743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5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80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4324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645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54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277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14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846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24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550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146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463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440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2665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755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38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794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484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199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1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38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783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995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06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956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357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76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28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6890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194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874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65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821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727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95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5215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819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6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68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14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1206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414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81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40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0514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023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45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46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191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154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75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69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0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29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8154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98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69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466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36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649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70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091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9473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620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332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909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017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006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1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307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064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195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05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82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7378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326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02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716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0792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688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43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266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899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31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2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90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008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569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14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222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4421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5617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839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18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591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847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859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699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977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5069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217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12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8414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8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581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77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78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555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044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94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234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83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275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0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35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25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967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055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55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203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837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857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993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56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415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451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66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7829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180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70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53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1760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345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445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392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1971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51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29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98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553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144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84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7833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98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260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567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667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226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6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88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565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985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261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871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694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138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465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68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37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jpeg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endnotes" Target="endnotes.xml"/><Relationship Id="rId12" Type="http://schemas.openxmlformats.org/officeDocument/2006/relationships/hyperlink" Target="mailto:mohadytianuriman@gmail.com" TargetMode="External"/><Relationship Id="rId17" Type="http://schemas.openxmlformats.org/officeDocument/2006/relationships/image" Target="media/image6.jpg"/><Relationship Id="rId25" Type="http://schemas.openxmlformats.org/officeDocument/2006/relationships/image" Target="media/image14.jpeg"/><Relationship Id="rId2" Type="http://schemas.openxmlformats.org/officeDocument/2006/relationships/numbering" Target="numbering.xml"/><Relationship Id="rId16" Type="http://schemas.openxmlformats.org/officeDocument/2006/relationships/image" Target="media/image5.jpg"/><Relationship Id="rId20" Type="http://schemas.openxmlformats.org/officeDocument/2006/relationships/image" Target="media/image9.jpeg"/><Relationship Id="rId29" Type="http://schemas.openxmlformats.org/officeDocument/2006/relationships/image" Target="media/image18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24" Type="http://schemas.openxmlformats.org/officeDocument/2006/relationships/image" Target="media/image13.jpe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10" Type="http://schemas.openxmlformats.org/officeDocument/2006/relationships/footer" Target="footer2.xml"/><Relationship Id="rId19" Type="http://schemas.openxmlformats.org/officeDocument/2006/relationships/image" Target="media/image8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image" Target="media/image16.jpeg"/><Relationship Id="rId30" Type="http://schemas.openxmlformats.org/officeDocument/2006/relationships/image" Target="media/image1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 Version="0"/>
</file>

<file path=customXml/itemProps1.xml><?xml version="1.0" encoding="utf-8"?>
<ds:datastoreItem xmlns:ds="http://schemas.openxmlformats.org/officeDocument/2006/customXml" ds:itemID="{22482FED-3FDA-49C5-B8F5-999656FA67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1944</Words>
  <Characters>1108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300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</dc:creator>
  <cp:keywords/>
  <dc:description/>
  <cp:lastModifiedBy>PTTT</cp:lastModifiedBy>
  <cp:revision>2</cp:revision>
  <cp:lastPrinted>2024-02-18T05:40:00Z</cp:lastPrinted>
  <dcterms:created xsi:type="dcterms:W3CDTF">2024-02-18T05:41:00Z</dcterms:created>
  <dcterms:modified xsi:type="dcterms:W3CDTF">2024-02-18T05:41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2f21ead-3eda-326c-ae68-70fcdbfb93fc</vt:lpwstr>
  </property>
  <property fmtid="{D5CDD505-2E9C-101B-9397-08002B2CF9AE}" pid="24" name="Mendeley Citation Style_1">
    <vt:lpwstr>http://www.zotero.org/styles/american-sociological-association</vt:lpwstr>
  </property>
</Properties>
</file>